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AF00DD" w14:textId="3F8AB956" w:rsidR="00275825" w:rsidRPr="006B56FC" w:rsidRDefault="00F3281B" w:rsidP="00275825">
      <w:pPr>
        <w:spacing w:after="240" w:line="360" w:lineRule="auto"/>
        <w:jc w:val="center"/>
        <w:rPr>
          <w:rFonts w:ascii="Times New Roman" w:hAnsi="Times New Roman" w:cs="Times New Roman"/>
          <w:b/>
          <w:bCs/>
          <w:noProof/>
          <w:sz w:val="40"/>
          <w:szCs w:val="36"/>
          <w:lang w:val="en-US"/>
        </w:rPr>
      </w:pPr>
      <w:r w:rsidRPr="005A07B4">
        <w:rPr>
          <w:rFonts w:ascii="Times New Roman" w:hAnsi="Times New Roman" w:cs="Times New Roman"/>
          <w:b/>
          <w:bCs/>
          <w:noProof/>
          <w:sz w:val="40"/>
          <w:szCs w:val="36"/>
          <w:lang w:val="en-US"/>
        </w:rPr>
        <w:t xml:space="preserve">Sistem Informasi </w:t>
      </w:r>
      <w:r w:rsidR="006B56FC">
        <w:rPr>
          <w:rFonts w:ascii="Times New Roman" w:hAnsi="Times New Roman" w:cs="Times New Roman"/>
          <w:b/>
          <w:bCs/>
          <w:noProof/>
          <w:sz w:val="40"/>
          <w:szCs w:val="36"/>
          <w:lang w:val="en-US"/>
        </w:rPr>
        <w:t xml:space="preserve">Pengolahan Nilai Harian </w:t>
      </w:r>
      <w:r w:rsidR="006B56FC" w:rsidRPr="006B56FC">
        <w:rPr>
          <w:rFonts w:ascii="Times New Roman" w:hAnsi="Times New Roman" w:cs="Times New Roman"/>
          <w:b/>
          <w:bCs/>
          <w:noProof/>
          <w:sz w:val="40"/>
          <w:szCs w:val="36"/>
          <w:lang w:val="en-US"/>
        </w:rPr>
        <w:t>SDN 1 Warga Mulya</w:t>
      </w:r>
      <w:r w:rsidR="006B56FC">
        <w:rPr>
          <w:rFonts w:ascii="Times New Roman" w:hAnsi="Times New Roman" w:cs="Times New Roman"/>
          <w:b/>
          <w:bCs/>
          <w:noProof/>
          <w:sz w:val="40"/>
          <w:szCs w:val="36"/>
          <w:lang w:val="en-US"/>
        </w:rPr>
        <w:t xml:space="preserve"> Berbasis Web</w:t>
      </w:r>
    </w:p>
    <w:p w14:paraId="614E5425" w14:textId="77777777" w:rsidR="00F3281B" w:rsidRPr="00D66F44" w:rsidRDefault="00F3281B" w:rsidP="00F3281B">
      <w:pPr>
        <w:pStyle w:val="Caption"/>
        <w:rPr>
          <w:rFonts w:cs="Times New Roman"/>
        </w:rPr>
      </w:pPr>
      <w:r w:rsidRPr="00D66F44">
        <w:rPr>
          <w:rFonts w:cs="Times New Roman"/>
        </w:rPr>
        <w:t>Rui Faqri</w:t>
      </w:r>
    </w:p>
    <w:p w14:paraId="496330A4" w14:textId="7D4DE20F" w:rsidR="00275825" w:rsidRPr="00D66F44" w:rsidRDefault="00F3281B" w:rsidP="00275825">
      <w:pPr>
        <w:pStyle w:val="Caption"/>
        <w:spacing w:after="240"/>
        <w:rPr>
          <w:rFonts w:cs="Times New Roman"/>
        </w:rPr>
      </w:pPr>
      <w:r w:rsidRPr="00D66F44">
        <w:rPr>
          <w:rFonts w:cs="Times New Roman"/>
        </w:rPr>
        <w:t>1800016004</w:t>
      </w:r>
    </w:p>
    <w:p w14:paraId="14256B5D" w14:textId="77777777" w:rsidR="00F3281B" w:rsidRPr="00D66F44" w:rsidRDefault="00F3281B" w:rsidP="00F3281B">
      <w:pPr>
        <w:spacing w:after="0" w:line="360" w:lineRule="auto"/>
        <w:jc w:val="center"/>
        <w:rPr>
          <w:rFonts w:ascii="Times New Roman" w:hAnsi="Times New Roman" w:cs="Times New Roman"/>
        </w:rPr>
      </w:pPr>
      <w:proofErr w:type="spellStart"/>
      <w:r w:rsidRPr="00D66F44">
        <w:rPr>
          <w:rFonts w:ascii="Times New Roman" w:hAnsi="Times New Roman" w:cs="Times New Roman"/>
        </w:rPr>
        <w:t>Skripsi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diajukan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kepada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r w:rsidRPr="00D66F44">
        <w:rPr>
          <w:rFonts w:ascii="Times New Roman" w:hAnsi="Times New Roman" w:cs="Times New Roman"/>
        </w:rPr>
        <w:br/>
      </w:r>
      <w:proofErr w:type="spellStart"/>
      <w:r w:rsidRPr="00D66F44">
        <w:rPr>
          <w:rFonts w:ascii="Times New Roman" w:hAnsi="Times New Roman" w:cs="Times New Roman"/>
        </w:rPr>
        <w:t>Fakultas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  <w:lang w:val="en-US"/>
        </w:rPr>
        <w:t>Sains</w:t>
      </w:r>
      <w:proofErr w:type="spellEnd"/>
      <w:r w:rsidRPr="00D66F44">
        <w:rPr>
          <w:rFonts w:ascii="Times New Roman" w:hAnsi="Times New Roman" w:cs="Times New Roman"/>
          <w:lang w:val="en-US"/>
        </w:rPr>
        <w:t xml:space="preserve"> dan </w:t>
      </w:r>
      <w:proofErr w:type="spellStart"/>
      <w:r w:rsidRPr="00D66F44">
        <w:rPr>
          <w:rFonts w:ascii="Times New Roman" w:hAnsi="Times New Roman" w:cs="Times New Roman"/>
          <w:lang w:val="en-US"/>
        </w:rPr>
        <w:t>Teknologi</w:t>
      </w:r>
      <w:proofErr w:type="spellEnd"/>
      <w:r w:rsidRPr="00D66F44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D66F44">
        <w:rPr>
          <w:rFonts w:ascii="Times New Roman" w:hAnsi="Times New Roman" w:cs="Times New Roman"/>
          <w:lang w:val="en-US"/>
        </w:rPr>
        <w:t>Terapan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r w:rsidRPr="00D66F44">
        <w:rPr>
          <w:rFonts w:ascii="Times New Roman" w:hAnsi="Times New Roman" w:cs="Times New Roman"/>
        </w:rPr>
        <w:br/>
      </w:r>
      <w:proofErr w:type="spellStart"/>
      <w:r w:rsidRPr="00D66F44">
        <w:rPr>
          <w:rFonts w:ascii="Times New Roman" w:hAnsi="Times New Roman" w:cs="Times New Roman"/>
        </w:rPr>
        <w:t>sebagai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bagian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persyaratan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untuk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meraih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derajat</w:t>
      </w:r>
      <w:proofErr w:type="spellEnd"/>
    </w:p>
    <w:p w14:paraId="7A948840" w14:textId="77777777" w:rsidR="00F3281B" w:rsidRPr="00D66F44" w:rsidRDefault="00F3281B" w:rsidP="00F3281B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2F3C0BAB" w14:textId="77777777" w:rsidR="00F3281B" w:rsidRPr="004B7D6A" w:rsidRDefault="00F3281B" w:rsidP="00F3281B">
      <w:pPr>
        <w:pStyle w:val="Caption"/>
        <w:rPr>
          <w:rFonts w:cs="Times New Roman"/>
        </w:rPr>
      </w:pPr>
      <w:proofErr w:type="spellStart"/>
      <w:r w:rsidRPr="004B7D6A">
        <w:rPr>
          <w:rFonts w:cs="Times New Roman"/>
        </w:rPr>
        <w:t>Sarjana</w:t>
      </w:r>
      <w:proofErr w:type="spellEnd"/>
      <w:r w:rsidRPr="004B7D6A">
        <w:rPr>
          <w:rFonts w:cs="Times New Roman"/>
        </w:rPr>
        <w:t xml:space="preserve"> </w:t>
      </w:r>
      <w:proofErr w:type="spellStart"/>
      <w:r w:rsidRPr="004B7D6A">
        <w:rPr>
          <w:rStyle w:val="Strong"/>
          <w:rFonts w:cs="Times New Roman"/>
          <w:b/>
          <w:bCs w:val="0"/>
        </w:rPr>
        <w:t>Komputer</w:t>
      </w:r>
      <w:proofErr w:type="spellEnd"/>
    </w:p>
    <w:p w14:paraId="2D9861E2" w14:textId="77777777" w:rsidR="00F3281B" w:rsidRPr="00D66F44" w:rsidRDefault="00F3281B" w:rsidP="00F3281B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49EFEEDF" w14:textId="77777777" w:rsidR="00F3281B" w:rsidRPr="00D66F44" w:rsidRDefault="00F3281B" w:rsidP="00F3281B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D66F44">
        <w:rPr>
          <w:rFonts w:ascii="Times New Roman" w:hAnsi="Times New Roman" w:cs="Times New Roman"/>
        </w:rPr>
        <w:t xml:space="preserve">pada Program </w:t>
      </w:r>
      <w:proofErr w:type="spellStart"/>
      <w:r w:rsidRPr="00D66F44">
        <w:rPr>
          <w:rFonts w:ascii="Times New Roman" w:hAnsi="Times New Roman" w:cs="Times New Roman"/>
        </w:rPr>
        <w:t>Studi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Sistem</w:t>
      </w:r>
      <w:proofErr w:type="spellEnd"/>
      <w:r w:rsidRPr="00D66F44">
        <w:rPr>
          <w:rFonts w:ascii="Times New Roman" w:hAnsi="Times New Roman" w:cs="Times New Roman"/>
        </w:rPr>
        <w:t xml:space="preserve"> </w:t>
      </w:r>
      <w:proofErr w:type="spellStart"/>
      <w:r w:rsidRPr="00D66F44">
        <w:rPr>
          <w:rFonts w:ascii="Times New Roman" w:hAnsi="Times New Roman" w:cs="Times New Roman"/>
        </w:rPr>
        <w:t>Informasi</w:t>
      </w:r>
      <w:proofErr w:type="spellEnd"/>
    </w:p>
    <w:p w14:paraId="14ABBDB3" w14:textId="77777777" w:rsidR="00F3281B" w:rsidRPr="00D66F44" w:rsidRDefault="00F3281B" w:rsidP="00F3281B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1B9949F5" w14:textId="77777777" w:rsidR="00F3281B" w:rsidRPr="00D66F44" w:rsidRDefault="00F3281B" w:rsidP="00F3281B">
      <w:pPr>
        <w:spacing w:after="0" w:line="360" w:lineRule="auto"/>
        <w:jc w:val="center"/>
        <w:rPr>
          <w:rFonts w:ascii="Times New Roman" w:hAnsi="Times New Roman" w:cs="Times New Roman"/>
        </w:rPr>
      </w:pPr>
      <w:r w:rsidRPr="00D66F44">
        <w:rPr>
          <w:rFonts w:ascii="Times New Roman" w:hAnsi="Times New Roman" w:cs="Times New Roman"/>
          <w:noProof/>
          <w:lang w:eastAsia="id-ID"/>
        </w:rPr>
        <w:drawing>
          <wp:inline distT="0" distB="0" distL="0" distR="0" wp14:anchorId="49F94A0B" wp14:editId="7B9A5744">
            <wp:extent cx="1438275" cy="1438275"/>
            <wp:effectExtent l="0" t="0" r="9525" b="9525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8275" cy="1438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B6EBE2" w14:textId="77777777" w:rsidR="00F3281B" w:rsidRPr="00D66F44" w:rsidRDefault="00F3281B" w:rsidP="00F3281B">
      <w:pPr>
        <w:spacing w:after="0" w:line="360" w:lineRule="auto"/>
        <w:jc w:val="center"/>
        <w:rPr>
          <w:rFonts w:ascii="Times New Roman" w:hAnsi="Times New Roman" w:cs="Times New Roman"/>
        </w:rPr>
      </w:pPr>
    </w:p>
    <w:p w14:paraId="1E841991" w14:textId="77777777" w:rsidR="00F3281B" w:rsidRDefault="00F3281B" w:rsidP="00F3281B">
      <w:pPr>
        <w:spacing w:after="0" w:line="48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D66F44">
        <w:rPr>
          <w:rFonts w:ascii="Times New Roman" w:hAnsi="Times New Roman" w:cs="Times New Roman"/>
          <w:sz w:val="28"/>
          <w:szCs w:val="28"/>
        </w:rPr>
        <w:t xml:space="preserve">Universitas Ahmad Dahlan </w:t>
      </w:r>
      <w:r w:rsidRPr="00D66F44">
        <w:rPr>
          <w:rFonts w:ascii="Times New Roman" w:hAnsi="Times New Roman" w:cs="Times New Roman"/>
          <w:sz w:val="28"/>
          <w:szCs w:val="28"/>
        </w:rPr>
        <w:br/>
        <w:t>Yogyakarta</w:t>
      </w:r>
    </w:p>
    <w:p w14:paraId="4CD588B2" w14:textId="77777777" w:rsidR="00F3281B" w:rsidRDefault="00F3281B" w:rsidP="00F3281B">
      <w:pPr>
        <w:spacing w:after="0" w:line="48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6E9F745" w14:textId="77777777" w:rsidR="00F3281B" w:rsidRDefault="00F3281B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  <w:sectPr w:rsidR="00F3281B" w:rsidSect="00BC1FA7">
          <w:headerReference w:type="default" r:id="rId8"/>
          <w:footerReference w:type="default" r:id="rId9"/>
          <w:pgSz w:w="12242" w:h="15842" w:code="1"/>
          <w:pgMar w:top="2268" w:right="1701" w:bottom="1701" w:left="2268" w:header="709" w:footer="709" w:gutter="0"/>
          <w:pgNumType w:fmt="lowerRoman"/>
          <w:cols w:space="708"/>
          <w:docGrid w:linePitch="360"/>
        </w:sect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ktober</w:t>
      </w:r>
      <w:proofErr w:type="spellEnd"/>
      <w:r w:rsidRPr="00765C32">
        <w:rPr>
          <w:rFonts w:ascii="Times New Roman" w:hAnsi="Times New Roman" w:cs="Times New Roman"/>
          <w:sz w:val="24"/>
          <w:szCs w:val="24"/>
          <w:lang w:val="en-US"/>
        </w:rPr>
        <w:t>, 202</w:t>
      </w:r>
      <w:r>
        <w:rPr>
          <w:rFonts w:ascii="Times New Roman" w:hAnsi="Times New Roman" w:cs="Times New Roman"/>
          <w:sz w:val="24"/>
          <w:szCs w:val="24"/>
          <w:lang w:val="en-US"/>
        </w:rPr>
        <w:t>2</w:t>
      </w:r>
    </w:p>
    <w:bookmarkStart w:id="0" w:name="_Toc119154265" w:displacedByCustomXml="next"/>
    <w:sdt>
      <w:sdtPr>
        <w:rPr>
          <w:rFonts w:asciiTheme="minorHAnsi" w:eastAsiaTheme="minorHAnsi" w:hAnsiTheme="minorHAnsi" w:cstheme="minorBidi"/>
          <w:b w:val="0"/>
          <w:bCs w:val="0"/>
          <w:noProof/>
          <w:sz w:val="24"/>
          <w:szCs w:val="24"/>
          <w:lang w:val="en-ID" w:bidi="ar-SA"/>
        </w:rPr>
        <w:id w:val="-1730137913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lang w:bidi="en-US"/>
        </w:rPr>
      </w:sdtEndPr>
      <w:sdtContent>
        <w:p w14:paraId="48BFED67" w14:textId="77777777" w:rsidR="00F3281B" w:rsidRPr="00A115D2" w:rsidRDefault="00F3281B" w:rsidP="00F3281B">
          <w:pPr>
            <w:pStyle w:val="Heading1"/>
            <w:rPr>
              <w:b w:val="0"/>
              <w:bCs w:val="0"/>
              <w:szCs w:val="44"/>
              <w:lang w:eastAsia="id-ID"/>
            </w:rPr>
          </w:pPr>
          <w:r w:rsidRPr="00A115D2">
            <w:rPr>
              <w:rStyle w:val="Heading1Char"/>
              <w:rFonts w:eastAsiaTheme="majorEastAsia"/>
              <w:b/>
              <w:bCs/>
              <w:szCs w:val="44"/>
            </w:rPr>
            <w:t>Daftar Isi</w:t>
          </w:r>
          <w:bookmarkEnd w:id="0"/>
        </w:p>
        <w:p w14:paraId="10AFFCEA" w14:textId="66A11CF3" w:rsidR="00F3281B" w:rsidRDefault="007A5938" w:rsidP="00F3281B">
          <w:pPr>
            <w:pStyle w:val="TOC1"/>
          </w:pPr>
        </w:p>
      </w:sdtContent>
    </w:sdt>
    <w:p w14:paraId="4A866397" w14:textId="77777777" w:rsidR="00F3281B" w:rsidRDefault="00F3281B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0A775BE" w14:textId="77777777" w:rsidR="00F3281B" w:rsidRDefault="00F3281B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35CC45A" w14:textId="77777777" w:rsidR="00F3281B" w:rsidRDefault="00F3281B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8E591BB" w14:textId="4DE07416" w:rsidR="00F3281B" w:rsidRDefault="00F3281B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6D259B8" w14:textId="3EC8A6A2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2AD76EF" w14:textId="43B87FBF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809A2D2" w14:textId="44B8235D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7316ECA" w14:textId="6E742A93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79923885" w14:textId="798F2E8A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4F95774" w14:textId="6C9C9F3B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F958D13" w14:textId="3751E872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C4F2F62" w14:textId="64D9B7DD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F6F7D65" w14:textId="432A3294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4E33C05" w14:textId="5C826701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1B66D61" w14:textId="1E8ED7D0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8FA1B87" w14:textId="5DFF097F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C1C25DB" w14:textId="77777777" w:rsidR="009A5C5E" w:rsidRDefault="009A5C5E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A146F08" w14:textId="77777777" w:rsidR="00F3281B" w:rsidRDefault="00F3281B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CF42CF2" w14:textId="77777777" w:rsidR="00F3281B" w:rsidRDefault="00F3281B" w:rsidP="00F3281B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35EB09D9" w14:textId="77777777" w:rsidR="00F3281B" w:rsidRDefault="00F3281B" w:rsidP="00F3281B">
      <w:pPr>
        <w:spacing w:after="0" w:line="36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14E5A912" w14:textId="2810AD57" w:rsidR="00693975" w:rsidRDefault="00F3281B" w:rsidP="00693975">
      <w:pPr>
        <w:pStyle w:val="Heading1"/>
        <w:rPr>
          <w:sz w:val="24"/>
          <w:szCs w:val="24"/>
        </w:rPr>
      </w:pPr>
      <w:bookmarkStart w:id="1" w:name="_Toc119154266"/>
      <w:r>
        <w:lastRenderedPageBreak/>
        <w:t>Daftar Gambar</w:t>
      </w:r>
      <w:bookmarkEnd w:id="1"/>
    </w:p>
    <w:p w14:paraId="22D6A7C4" w14:textId="1FEED6C8" w:rsidR="00693975" w:rsidRDefault="00693975" w:rsidP="00693975">
      <w:pPr>
        <w:rPr>
          <w:lang w:val="en-US" w:bidi="en-US"/>
        </w:rPr>
      </w:pPr>
    </w:p>
    <w:p w14:paraId="28B2828F" w14:textId="634781DD" w:rsidR="00693975" w:rsidRDefault="00693975" w:rsidP="00693975">
      <w:pPr>
        <w:rPr>
          <w:lang w:val="en-US" w:bidi="en-US"/>
        </w:rPr>
      </w:pPr>
    </w:p>
    <w:p w14:paraId="494DD3ED" w14:textId="49C8005E" w:rsidR="00693975" w:rsidRDefault="00693975" w:rsidP="00693975">
      <w:pPr>
        <w:rPr>
          <w:lang w:val="en-US" w:bidi="en-US"/>
        </w:rPr>
      </w:pPr>
    </w:p>
    <w:p w14:paraId="18C2E4C0" w14:textId="07CE61FC" w:rsidR="00693975" w:rsidRDefault="00693975" w:rsidP="00693975">
      <w:pPr>
        <w:rPr>
          <w:lang w:val="en-US" w:bidi="en-US"/>
        </w:rPr>
      </w:pPr>
    </w:p>
    <w:p w14:paraId="1391B7EC" w14:textId="58499520" w:rsidR="00693975" w:rsidRDefault="00693975" w:rsidP="00693975">
      <w:pPr>
        <w:rPr>
          <w:lang w:val="en-US" w:bidi="en-US"/>
        </w:rPr>
      </w:pPr>
    </w:p>
    <w:p w14:paraId="19EAD5E7" w14:textId="611CBA42" w:rsidR="00693975" w:rsidRDefault="00693975" w:rsidP="00693975">
      <w:pPr>
        <w:rPr>
          <w:lang w:val="en-US" w:bidi="en-US"/>
        </w:rPr>
      </w:pPr>
    </w:p>
    <w:p w14:paraId="262270C9" w14:textId="124D9DB3" w:rsidR="00693975" w:rsidRDefault="00693975" w:rsidP="00693975">
      <w:pPr>
        <w:rPr>
          <w:lang w:val="en-US" w:bidi="en-US"/>
        </w:rPr>
      </w:pPr>
    </w:p>
    <w:p w14:paraId="46A784DD" w14:textId="23A0EBE7" w:rsidR="00693975" w:rsidRDefault="00693975" w:rsidP="00693975">
      <w:pPr>
        <w:rPr>
          <w:lang w:val="en-US" w:bidi="en-US"/>
        </w:rPr>
      </w:pPr>
    </w:p>
    <w:p w14:paraId="6F86B9AF" w14:textId="1E8E5454" w:rsidR="00693975" w:rsidRDefault="00693975" w:rsidP="00693975">
      <w:pPr>
        <w:rPr>
          <w:lang w:val="en-US" w:bidi="en-US"/>
        </w:rPr>
      </w:pPr>
    </w:p>
    <w:p w14:paraId="5545E7C4" w14:textId="75D92E74" w:rsidR="00693975" w:rsidRDefault="00693975" w:rsidP="00693975">
      <w:pPr>
        <w:rPr>
          <w:lang w:val="en-US" w:bidi="en-US"/>
        </w:rPr>
      </w:pPr>
    </w:p>
    <w:p w14:paraId="27D819B2" w14:textId="285E7764" w:rsidR="00693975" w:rsidRDefault="00693975" w:rsidP="00693975">
      <w:pPr>
        <w:rPr>
          <w:lang w:val="en-US" w:bidi="en-US"/>
        </w:rPr>
      </w:pPr>
    </w:p>
    <w:p w14:paraId="4B16F3DF" w14:textId="4A9682DC" w:rsidR="00693975" w:rsidRDefault="00693975" w:rsidP="00693975">
      <w:pPr>
        <w:rPr>
          <w:lang w:val="en-US" w:bidi="en-US"/>
        </w:rPr>
      </w:pPr>
    </w:p>
    <w:p w14:paraId="0B270B64" w14:textId="73ECAA28" w:rsidR="00693975" w:rsidRDefault="00693975" w:rsidP="00693975">
      <w:pPr>
        <w:rPr>
          <w:lang w:val="en-US" w:bidi="en-US"/>
        </w:rPr>
      </w:pPr>
    </w:p>
    <w:p w14:paraId="5948AE86" w14:textId="545C3D65" w:rsidR="00693975" w:rsidRDefault="00693975" w:rsidP="00693975">
      <w:pPr>
        <w:rPr>
          <w:lang w:val="en-US" w:bidi="en-US"/>
        </w:rPr>
      </w:pPr>
    </w:p>
    <w:p w14:paraId="71AC290D" w14:textId="74AFBDFF" w:rsidR="00693975" w:rsidRDefault="00693975" w:rsidP="00693975">
      <w:pPr>
        <w:rPr>
          <w:lang w:val="en-US" w:bidi="en-US"/>
        </w:rPr>
      </w:pPr>
    </w:p>
    <w:p w14:paraId="1518DD98" w14:textId="75F9D0BB" w:rsidR="00693975" w:rsidRDefault="00693975" w:rsidP="00693975">
      <w:pPr>
        <w:rPr>
          <w:lang w:val="en-US" w:bidi="en-US"/>
        </w:rPr>
      </w:pPr>
    </w:p>
    <w:p w14:paraId="0BC97ED6" w14:textId="4C13969B" w:rsidR="00693975" w:rsidRDefault="00693975" w:rsidP="00693975">
      <w:pPr>
        <w:rPr>
          <w:lang w:val="en-US" w:bidi="en-US"/>
        </w:rPr>
      </w:pPr>
    </w:p>
    <w:p w14:paraId="2685A15C" w14:textId="6F8C1339" w:rsidR="00693975" w:rsidRDefault="00693975" w:rsidP="00693975">
      <w:pPr>
        <w:rPr>
          <w:lang w:val="en-US" w:bidi="en-US"/>
        </w:rPr>
      </w:pPr>
    </w:p>
    <w:p w14:paraId="6BCA5283" w14:textId="77777777" w:rsidR="00693975" w:rsidRPr="00693975" w:rsidRDefault="00693975" w:rsidP="00693975">
      <w:pPr>
        <w:rPr>
          <w:lang w:val="en-US" w:bidi="en-US"/>
        </w:rPr>
      </w:pPr>
    </w:p>
    <w:p w14:paraId="074B3501" w14:textId="772856E2" w:rsidR="00F3281B" w:rsidRDefault="00F3281B" w:rsidP="00F3281B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6B3D2913" w14:textId="4BCC5F81" w:rsidR="00F3281B" w:rsidRDefault="00F3281B" w:rsidP="00F3281B">
      <w:pPr>
        <w:pStyle w:val="Heading1"/>
      </w:pPr>
      <w:bookmarkStart w:id="2" w:name="_Toc119154267"/>
      <w:r>
        <w:lastRenderedPageBreak/>
        <w:t xml:space="preserve">Daftar </w:t>
      </w:r>
      <w:proofErr w:type="spellStart"/>
      <w:r>
        <w:t>Tabel</w:t>
      </w:r>
      <w:bookmarkEnd w:id="2"/>
      <w:proofErr w:type="spellEnd"/>
    </w:p>
    <w:p w14:paraId="7A78B1B3" w14:textId="03461811" w:rsidR="00693975" w:rsidRDefault="00693975" w:rsidP="00693975">
      <w:pPr>
        <w:rPr>
          <w:lang w:val="en-US" w:bidi="en-US"/>
        </w:rPr>
      </w:pPr>
    </w:p>
    <w:p w14:paraId="3315F75A" w14:textId="67FBC158" w:rsidR="00693975" w:rsidRDefault="00693975" w:rsidP="00693975">
      <w:pPr>
        <w:rPr>
          <w:lang w:val="en-US" w:bidi="en-US"/>
        </w:rPr>
      </w:pPr>
    </w:p>
    <w:p w14:paraId="40354E12" w14:textId="0E59DFE5" w:rsidR="00693975" w:rsidRDefault="00693975" w:rsidP="00693975">
      <w:pPr>
        <w:rPr>
          <w:lang w:val="en-US" w:bidi="en-US"/>
        </w:rPr>
      </w:pPr>
    </w:p>
    <w:p w14:paraId="28EF1C0D" w14:textId="37DC312B" w:rsidR="00693975" w:rsidRDefault="00693975" w:rsidP="00693975">
      <w:pPr>
        <w:rPr>
          <w:lang w:val="en-US" w:bidi="en-US"/>
        </w:rPr>
      </w:pPr>
    </w:p>
    <w:p w14:paraId="1557128B" w14:textId="78B225E2" w:rsidR="00693975" w:rsidRDefault="00693975" w:rsidP="00693975">
      <w:pPr>
        <w:rPr>
          <w:lang w:val="en-US" w:bidi="en-US"/>
        </w:rPr>
      </w:pPr>
    </w:p>
    <w:p w14:paraId="65644AE2" w14:textId="71CB3C28" w:rsidR="00693975" w:rsidRDefault="00693975" w:rsidP="00693975">
      <w:pPr>
        <w:rPr>
          <w:lang w:val="en-US" w:bidi="en-US"/>
        </w:rPr>
      </w:pPr>
    </w:p>
    <w:p w14:paraId="1CCFCC9C" w14:textId="7806E67D" w:rsidR="00693975" w:rsidRDefault="00693975" w:rsidP="00693975">
      <w:pPr>
        <w:rPr>
          <w:lang w:val="en-US" w:bidi="en-US"/>
        </w:rPr>
      </w:pPr>
    </w:p>
    <w:p w14:paraId="3BC53E26" w14:textId="0EE2386E" w:rsidR="00693975" w:rsidRDefault="00693975" w:rsidP="00693975">
      <w:pPr>
        <w:rPr>
          <w:lang w:val="en-US" w:bidi="en-US"/>
        </w:rPr>
      </w:pPr>
    </w:p>
    <w:p w14:paraId="179B7BD4" w14:textId="495FA1E9" w:rsidR="00693975" w:rsidRDefault="00693975" w:rsidP="00693975">
      <w:pPr>
        <w:rPr>
          <w:lang w:val="en-US" w:bidi="en-US"/>
        </w:rPr>
      </w:pPr>
    </w:p>
    <w:p w14:paraId="74D355C9" w14:textId="707629D7" w:rsidR="00693975" w:rsidRDefault="00693975" w:rsidP="00693975">
      <w:pPr>
        <w:rPr>
          <w:lang w:val="en-US" w:bidi="en-US"/>
        </w:rPr>
      </w:pPr>
    </w:p>
    <w:p w14:paraId="00300FD3" w14:textId="66BE99EC" w:rsidR="00693975" w:rsidRDefault="00693975" w:rsidP="00693975">
      <w:pPr>
        <w:rPr>
          <w:lang w:val="en-US" w:bidi="en-US"/>
        </w:rPr>
      </w:pPr>
    </w:p>
    <w:p w14:paraId="3923CE26" w14:textId="321EA6BB" w:rsidR="00693975" w:rsidRDefault="00693975" w:rsidP="00693975">
      <w:pPr>
        <w:rPr>
          <w:lang w:val="en-US" w:bidi="en-US"/>
        </w:rPr>
      </w:pPr>
    </w:p>
    <w:p w14:paraId="5CEF2275" w14:textId="12CA81DA" w:rsidR="00693975" w:rsidRDefault="00693975" w:rsidP="00693975">
      <w:pPr>
        <w:rPr>
          <w:lang w:val="en-US" w:bidi="en-US"/>
        </w:rPr>
      </w:pPr>
    </w:p>
    <w:p w14:paraId="7DE44EA0" w14:textId="1B72E922" w:rsidR="00693975" w:rsidRDefault="00693975" w:rsidP="00693975">
      <w:pPr>
        <w:rPr>
          <w:lang w:val="en-US" w:bidi="en-US"/>
        </w:rPr>
      </w:pPr>
    </w:p>
    <w:p w14:paraId="22667C5E" w14:textId="74F74EF7" w:rsidR="00693975" w:rsidRDefault="00693975" w:rsidP="00693975">
      <w:pPr>
        <w:rPr>
          <w:lang w:val="en-US" w:bidi="en-US"/>
        </w:rPr>
      </w:pPr>
    </w:p>
    <w:p w14:paraId="4E9D469A" w14:textId="3CDD4AD9" w:rsidR="00693975" w:rsidRDefault="00693975" w:rsidP="00693975">
      <w:pPr>
        <w:rPr>
          <w:lang w:val="en-US" w:bidi="en-US"/>
        </w:rPr>
      </w:pPr>
    </w:p>
    <w:p w14:paraId="108D3DD4" w14:textId="63E5F741" w:rsidR="00693975" w:rsidRDefault="00693975" w:rsidP="00693975">
      <w:pPr>
        <w:rPr>
          <w:lang w:val="en-US" w:bidi="en-US"/>
        </w:rPr>
      </w:pPr>
    </w:p>
    <w:p w14:paraId="084B571A" w14:textId="0A27E471" w:rsidR="00693975" w:rsidRDefault="00693975" w:rsidP="00693975">
      <w:pPr>
        <w:rPr>
          <w:lang w:val="en-US" w:bidi="en-US"/>
        </w:rPr>
      </w:pPr>
    </w:p>
    <w:p w14:paraId="3773746E" w14:textId="48F43E8F" w:rsidR="00693975" w:rsidRDefault="00693975" w:rsidP="00693975">
      <w:pPr>
        <w:rPr>
          <w:lang w:val="en-US" w:bidi="en-US"/>
        </w:rPr>
      </w:pPr>
    </w:p>
    <w:p w14:paraId="1D7014FD" w14:textId="77777777" w:rsidR="00693975" w:rsidRPr="00693975" w:rsidRDefault="00693975" w:rsidP="00693975">
      <w:pPr>
        <w:rPr>
          <w:lang w:val="en-US" w:bidi="en-US"/>
        </w:rPr>
      </w:pPr>
    </w:p>
    <w:p w14:paraId="1782D9FD" w14:textId="3BF603A8" w:rsidR="00F3281B" w:rsidRPr="008C428D" w:rsidRDefault="00F3281B" w:rsidP="00F3281B">
      <w:pPr>
        <w:pStyle w:val="Heading1"/>
        <w:spacing w:after="0"/>
        <w:rPr>
          <w:sz w:val="28"/>
        </w:rPr>
      </w:pPr>
      <w:bookmarkStart w:id="3" w:name="_Toc119154268"/>
      <w:r w:rsidRPr="008C428D">
        <w:rPr>
          <w:sz w:val="28"/>
        </w:rPr>
        <w:lastRenderedPageBreak/>
        <w:t>Bab 1</w:t>
      </w:r>
      <w:bookmarkEnd w:id="3"/>
    </w:p>
    <w:p w14:paraId="11F17131" w14:textId="77777777" w:rsidR="00F3281B" w:rsidRPr="00392B42" w:rsidRDefault="00F3281B" w:rsidP="00F3281B">
      <w:pPr>
        <w:pStyle w:val="Heading1"/>
        <w:rPr>
          <w:szCs w:val="44"/>
        </w:rPr>
      </w:pPr>
      <w:bookmarkStart w:id="4" w:name="_Toc119154269"/>
      <w:proofErr w:type="spellStart"/>
      <w:r w:rsidRPr="00392B42">
        <w:rPr>
          <w:szCs w:val="44"/>
        </w:rPr>
        <w:t>Pendahuluan</w:t>
      </w:r>
      <w:bookmarkEnd w:id="4"/>
      <w:proofErr w:type="spellEnd"/>
    </w:p>
    <w:p w14:paraId="769013B4" w14:textId="77777777" w:rsidR="00F3281B" w:rsidRDefault="00F3281B" w:rsidP="00F3281B">
      <w:pPr>
        <w:pStyle w:val="Heading2"/>
        <w:spacing w:before="480" w:after="240" w:line="480" w:lineRule="auto"/>
        <w:jc w:val="both"/>
        <w:rPr>
          <w:rFonts w:ascii="Times New Roman" w:hAnsi="Times New Roman" w:cs="Times New Roman"/>
          <w:b/>
          <w:bCs/>
          <w:color w:val="auto"/>
          <w:sz w:val="32"/>
          <w:szCs w:val="32"/>
        </w:rPr>
      </w:pPr>
      <w:bookmarkStart w:id="5" w:name="_Toc119154270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1.1 </w:t>
      </w:r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ab/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Latar</w:t>
      </w:r>
      <w:proofErr w:type="spellEnd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 </w:t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Belakang</w:t>
      </w:r>
      <w:bookmarkEnd w:id="5"/>
      <w:proofErr w:type="spellEnd"/>
    </w:p>
    <w:p w14:paraId="1050D55B" w14:textId="77777777" w:rsidR="00F3281B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07B6C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di era modern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ibutuhkanny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aktifitas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keunggul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modern.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iaplikasik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data. Salah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iantar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website,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mobile dan lain-lain (Kurniawan, 2019).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berbeda-bed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framework (Ramirez, 2019) yang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>, database (Khan, 2019), UI/UX (Kyi, 2016), dan lain-lain (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Utomo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, 2020).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Komalasar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>, 2018).</w:t>
      </w:r>
    </w:p>
    <w:p w14:paraId="0815CC5E" w14:textId="77777777" w:rsidR="00F3281B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4DF07D" w14:textId="77777777" w:rsidR="00F3281B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F3281B" w:rsidSect="0098041B">
          <w:headerReference w:type="default" r:id="rId10"/>
          <w:footerReference w:type="default" r:id="rId11"/>
          <w:pgSz w:w="12242" w:h="15842" w:code="1"/>
          <w:pgMar w:top="2268" w:right="1701" w:bottom="1701" w:left="2268" w:header="709" w:footer="709" w:gutter="0"/>
          <w:pgNumType w:fmt="lowerRoman" w:start="1"/>
          <w:cols w:space="708"/>
          <w:docGrid w:linePitch="360"/>
        </w:sectPr>
      </w:pPr>
    </w:p>
    <w:p w14:paraId="140FCA0C" w14:textId="6E9B7CA1" w:rsidR="00F3281B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ada </w:t>
      </w:r>
      <w:r w:rsidR="00C17FE6">
        <w:rPr>
          <w:rFonts w:ascii="Times New Roman" w:hAnsi="Times New Roman" w:cs="Times New Roman"/>
          <w:sz w:val="24"/>
          <w:szCs w:val="24"/>
        </w:rPr>
        <w:t xml:space="preserve">SDN 1 </w:t>
      </w:r>
      <w:proofErr w:type="spellStart"/>
      <w:r w:rsidR="00C17FE6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="00C17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7FE6">
        <w:rPr>
          <w:rFonts w:ascii="Times New Roman" w:hAnsi="Times New Roman" w:cs="Times New Roman"/>
          <w:sz w:val="24"/>
          <w:szCs w:val="24"/>
        </w:rPr>
        <w:t>Muly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0581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DF05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5A63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DF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0DE2">
        <w:rPr>
          <w:rFonts w:ascii="Times New Roman" w:hAnsi="Times New Roman" w:cs="Times New Roman"/>
          <w:sz w:val="24"/>
          <w:szCs w:val="24"/>
        </w:rPr>
        <w:t>tema</w:t>
      </w:r>
      <w:proofErr w:type="spellEnd"/>
      <w:r w:rsidR="007E0DE2">
        <w:rPr>
          <w:rFonts w:ascii="Times New Roman" w:hAnsi="Times New Roman" w:cs="Times New Roman"/>
          <w:sz w:val="24"/>
          <w:szCs w:val="24"/>
        </w:rPr>
        <w:t xml:space="preserve"> per </w:t>
      </w:r>
      <w:proofErr w:type="spellStart"/>
      <w:r w:rsidR="007E0DE2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7E0DE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7E0DE2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="007E0DE2">
        <w:rPr>
          <w:rFonts w:ascii="Times New Roman" w:hAnsi="Times New Roman" w:cs="Times New Roman"/>
          <w:sz w:val="24"/>
          <w:szCs w:val="24"/>
        </w:rPr>
        <w:t xml:space="preserve"> 2013)</w:t>
      </w:r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ampu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671F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-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ny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1F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F17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="00671F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F17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671F17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="00671F17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671F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F17">
        <w:rPr>
          <w:rFonts w:ascii="Times New Roman" w:hAnsi="Times New Roman" w:cs="Times New Roman"/>
          <w:sz w:val="24"/>
          <w:szCs w:val="24"/>
        </w:rPr>
        <w:t>tem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rsatu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tumpu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lembar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rsone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rsangkut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ghitung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F17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671F17">
        <w:rPr>
          <w:rFonts w:ascii="Times New Roman" w:hAnsi="Times New Roman" w:cs="Times New Roman"/>
          <w:sz w:val="24"/>
          <w:szCs w:val="24"/>
        </w:rPr>
        <w:t xml:space="preserve"> per </w:t>
      </w:r>
      <w:proofErr w:type="spellStart"/>
      <w:r w:rsidR="00671F17">
        <w:rPr>
          <w:rFonts w:ascii="Times New Roman" w:hAnsi="Times New Roman" w:cs="Times New Roman"/>
          <w:sz w:val="24"/>
          <w:szCs w:val="24"/>
        </w:rPr>
        <w:t>tema</w:t>
      </w:r>
      <w:proofErr w:type="spellEnd"/>
      <w:r w:rsidR="00671F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r w:rsidRPr="00336723">
        <w:rPr>
          <w:rFonts w:ascii="Times New Roman" w:hAnsi="Times New Roman" w:cs="Times New Roman"/>
          <w:i/>
          <w:iCs/>
          <w:sz w:val="24"/>
          <w:szCs w:val="24"/>
        </w:rPr>
        <w:t>Microsoft Excel</w:t>
      </w:r>
      <w:r w:rsidRPr="00B06BE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guru 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rusi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ud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alkula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06BE3">
        <w:rPr>
          <w:rFonts w:ascii="Times New Roman" w:hAnsi="Times New Roman" w:cs="Times New Roman"/>
          <w:sz w:val="24"/>
          <w:szCs w:val="24"/>
        </w:rPr>
        <w:t xml:space="preserve">manual.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lamb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mpersulit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ngontro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ny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hilang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rekap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rent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>.</w:t>
      </w:r>
      <w:r w:rsidR="00765E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40E94F" w14:textId="7C66760D" w:rsidR="00765E2F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perbaik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1F17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671F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ggant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yang lama.</w:t>
      </w:r>
      <w:r w:rsidR="00337620">
        <w:rPr>
          <w:rFonts w:ascii="Times New Roman" w:hAnsi="Times New Roman" w:cs="Times New Roman"/>
          <w:sz w:val="24"/>
          <w:szCs w:val="24"/>
        </w:rPr>
        <w:t xml:space="preserve"> </w:t>
      </w:r>
      <w:r w:rsidRPr="00B06BE3">
        <w:rPr>
          <w:rFonts w:ascii="Times New Roman" w:hAnsi="Times New Roman" w:cs="Times New Roman"/>
          <w:sz w:val="24"/>
          <w:szCs w:val="24"/>
        </w:rPr>
        <w:t xml:space="preserve">Guru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-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ny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7620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337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laptop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masing-masing di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06BE3">
        <w:rPr>
          <w:rFonts w:ascii="Times New Roman" w:hAnsi="Times New Roman" w:cs="Times New Roman"/>
          <w:sz w:val="24"/>
          <w:szCs w:val="24"/>
        </w:rPr>
        <w:t xml:space="preserve">data 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tersimp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database. Data 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lastRenderedPageBreak/>
        <w:t>tersimp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762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337620">
        <w:rPr>
          <w:rFonts w:ascii="Times New Roman" w:hAnsi="Times New Roman" w:cs="Times New Roman"/>
          <w:sz w:val="24"/>
          <w:szCs w:val="24"/>
        </w:rPr>
        <w:t xml:space="preserve"> rata-rata per </w:t>
      </w:r>
      <w:proofErr w:type="spellStart"/>
      <w:r w:rsidR="00337620">
        <w:rPr>
          <w:rFonts w:ascii="Times New Roman" w:hAnsi="Times New Roman" w:cs="Times New Roman"/>
          <w:sz w:val="24"/>
          <w:szCs w:val="24"/>
        </w:rPr>
        <w:t>tema</w:t>
      </w:r>
      <w:proofErr w:type="spellEnd"/>
      <w:r w:rsidR="00337620">
        <w:rPr>
          <w:rFonts w:ascii="Times New Roman" w:hAnsi="Times New Roman" w:cs="Times New Roman"/>
          <w:sz w:val="24"/>
          <w:szCs w:val="24"/>
        </w:rPr>
        <w:t xml:space="preserve"> </w:t>
      </w:r>
      <w:r w:rsidRPr="00B06BE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dicetak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oleh guru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6BE3">
        <w:rPr>
          <w:rFonts w:ascii="Times New Roman" w:hAnsi="Times New Roman" w:cs="Times New Roman"/>
          <w:sz w:val="24"/>
          <w:szCs w:val="24"/>
        </w:rPr>
        <w:t>raport</w:t>
      </w:r>
      <w:proofErr w:type="spellEnd"/>
      <w:r w:rsidRPr="00B06BE3">
        <w:rPr>
          <w:rFonts w:ascii="Times New Roman" w:hAnsi="Times New Roman" w:cs="Times New Roman"/>
          <w:sz w:val="24"/>
          <w:szCs w:val="24"/>
        </w:rPr>
        <w:t>.</w:t>
      </w:r>
      <w:r w:rsidR="00C87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066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406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066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1406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06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4066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14066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140668">
        <w:rPr>
          <w:rFonts w:ascii="Times New Roman" w:hAnsi="Times New Roman" w:cs="Times New Roman"/>
          <w:sz w:val="24"/>
          <w:szCs w:val="24"/>
        </w:rPr>
        <w:t xml:space="preserve"> </w:t>
      </w:r>
      <w:r w:rsidR="00623936">
        <w:rPr>
          <w:rFonts w:ascii="Times New Roman" w:hAnsi="Times New Roman" w:cs="Times New Roman"/>
          <w:sz w:val="24"/>
          <w:szCs w:val="24"/>
        </w:rPr>
        <w:t xml:space="preserve">oleh guru </w:t>
      </w:r>
      <w:proofErr w:type="spellStart"/>
      <w:r w:rsidR="0062393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623936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="00623936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2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93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62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936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62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936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6239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93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623936">
        <w:rPr>
          <w:rFonts w:ascii="Times New Roman" w:hAnsi="Times New Roman" w:cs="Times New Roman"/>
          <w:sz w:val="24"/>
          <w:szCs w:val="24"/>
        </w:rPr>
        <w:t xml:space="preserve"> pada orang </w:t>
      </w:r>
      <w:proofErr w:type="spellStart"/>
      <w:r w:rsidR="00623936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="0062393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36A22D3" w14:textId="461CDB47" w:rsidR="00F3281B" w:rsidRPr="00207B6C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07B6C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mengajukan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B6C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207B6C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>Sistem</w:t>
      </w:r>
      <w:proofErr w:type="spellEnd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>Informasi</w:t>
      </w:r>
      <w:proofErr w:type="spellEnd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>Pengolahan</w:t>
      </w:r>
      <w:proofErr w:type="spellEnd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 xml:space="preserve"> Nilai </w:t>
      </w:r>
      <w:proofErr w:type="spellStart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>Harian</w:t>
      </w:r>
      <w:proofErr w:type="spellEnd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 xml:space="preserve"> SDN 1 </w:t>
      </w:r>
      <w:proofErr w:type="spellStart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>Warga</w:t>
      </w:r>
      <w:proofErr w:type="spellEnd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>Mulya</w:t>
      </w:r>
      <w:proofErr w:type="spellEnd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>Berbasis</w:t>
      </w:r>
      <w:proofErr w:type="spellEnd"/>
      <w:r w:rsidR="003F78FF" w:rsidRPr="003F78FF">
        <w:rPr>
          <w:rFonts w:ascii="Times New Roman" w:hAnsi="Times New Roman" w:cs="Times New Roman"/>
          <w:b/>
          <w:bCs/>
          <w:sz w:val="24"/>
          <w:szCs w:val="24"/>
        </w:rPr>
        <w:t xml:space="preserve"> Web</w:t>
      </w:r>
      <w:r w:rsidRPr="00207B6C">
        <w:rPr>
          <w:rFonts w:ascii="Times New Roman" w:hAnsi="Times New Roman" w:cs="Times New Roman"/>
          <w:b/>
          <w:bCs/>
          <w:sz w:val="24"/>
          <w:szCs w:val="24"/>
        </w:rPr>
        <w:t>”.</w:t>
      </w:r>
    </w:p>
    <w:p w14:paraId="49C6EF90" w14:textId="77777777" w:rsidR="00F3281B" w:rsidRPr="00207B6C" w:rsidRDefault="00F3281B" w:rsidP="00F3281B"/>
    <w:p w14:paraId="6FE14B57" w14:textId="77777777" w:rsidR="00F3281B" w:rsidRPr="007A5774" w:rsidRDefault="00F3281B" w:rsidP="00F3281B">
      <w:pPr>
        <w:pStyle w:val="Heading2"/>
        <w:spacing w:before="480" w:after="240" w:line="480" w:lineRule="auto"/>
        <w:jc w:val="both"/>
        <w:rPr>
          <w:rFonts w:ascii="Times New Roman" w:hAnsi="Times New Roman" w:cs="Times New Roman"/>
          <w:b/>
          <w:bCs/>
          <w:color w:val="auto"/>
          <w:sz w:val="32"/>
          <w:szCs w:val="32"/>
        </w:rPr>
      </w:pPr>
      <w:bookmarkStart w:id="6" w:name="_Toc119154271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1.2 </w:t>
      </w:r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ab/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Identifikasi</w:t>
      </w:r>
      <w:proofErr w:type="spellEnd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 </w:t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Masalah</w:t>
      </w:r>
      <w:bookmarkEnd w:id="6"/>
      <w:proofErr w:type="spellEnd"/>
    </w:p>
    <w:p w14:paraId="31143541" w14:textId="77777777" w:rsidR="00F3281B" w:rsidRPr="00651892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189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>:</w:t>
      </w:r>
    </w:p>
    <w:p w14:paraId="6F4BC0C6" w14:textId="12689FF9" w:rsidR="00F3281B" w:rsidRDefault="00F3281B" w:rsidP="00F3281B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F69A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1CFA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ED1C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7A6E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6E6F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9BC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="005249BC">
        <w:rPr>
          <w:rFonts w:ascii="Times New Roman" w:hAnsi="Times New Roman" w:cs="Times New Roman"/>
          <w:sz w:val="24"/>
          <w:szCs w:val="24"/>
        </w:rPr>
        <w:t xml:space="preserve"> oleh masing-masing guru </w:t>
      </w:r>
      <w:proofErr w:type="spellStart"/>
      <w:r w:rsidR="005249B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249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9BC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5249B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249BC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AD06EA7" w14:textId="77777777" w:rsidR="00F3281B" w:rsidRPr="00CF69A3" w:rsidRDefault="00F3281B" w:rsidP="00F3281B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69A3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menyit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penghitung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keterlambat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rent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>.</w:t>
      </w:r>
    </w:p>
    <w:p w14:paraId="0931D589" w14:textId="77777777" w:rsidR="00F3281B" w:rsidRPr="00CF69A3" w:rsidRDefault="00F3281B" w:rsidP="00F3281B">
      <w:pPr>
        <w:pStyle w:val="ListParagraph"/>
        <w:numPr>
          <w:ilvl w:val="0"/>
          <w:numId w:val="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F69A3">
        <w:rPr>
          <w:rFonts w:ascii="Times New Roman" w:hAnsi="Times New Roman" w:cs="Times New Roman"/>
          <w:sz w:val="24"/>
          <w:szCs w:val="24"/>
        </w:rPr>
        <w:lastRenderedPageBreak/>
        <w:t>Akibat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berbeda-bed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, guru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kesulitan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69A3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CF69A3">
        <w:rPr>
          <w:rFonts w:ascii="Times New Roman" w:hAnsi="Times New Roman" w:cs="Times New Roman"/>
          <w:sz w:val="24"/>
          <w:szCs w:val="24"/>
        </w:rPr>
        <w:t>.</w:t>
      </w:r>
    </w:p>
    <w:p w14:paraId="54BE925D" w14:textId="77777777" w:rsidR="00F3281B" w:rsidRPr="007A5774" w:rsidRDefault="00F3281B" w:rsidP="00F3281B">
      <w:pPr>
        <w:pStyle w:val="Heading2"/>
        <w:spacing w:before="480" w:after="240" w:line="480" w:lineRule="auto"/>
        <w:jc w:val="both"/>
        <w:rPr>
          <w:rFonts w:ascii="Times New Roman" w:hAnsi="Times New Roman" w:cs="Times New Roman"/>
          <w:b/>
          <w:bCs/>
          <w:color w:val="auto"/>
          <w:sz w:val="32"/>
          <w:szCs w:val="32"/>
        </w:rPr>
      </w:pPr>
      <w:bookmarkStart w:id="7" w:name="_Toc119154272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1.3 </w:t>
      </w:r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ab/>
        <w:t xml:space="preserve">Ruang </w:t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Lingkup</w:t>
      </w:r>
      <w:bookmarkEnd w:id="7"/>
      <w:proofErr w:type="spellEnd"/>
    </w:p>
    <w:p w14:paraId="2E01E981" w14:textId="77777777" w:rsidR="00F3281B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51892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memfokuskan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5189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51892">
        <w:rPr>
          <w:rFonts w:ascii="Times New Roman" w:hAnsi="Times New Roman" w:cs="Times New Roman"/>
          <w:sz w:val="24"/>
          <w:szCs w:val="24"/>
        </w:rPr>
        <w:t>:</w:t>
      </w:r>
    </w:p>
    <w:p w14:paraId="1A67CD09" w14:textId="6BDCA292" w:rsidR="00F3281B" w:rsidRPr="00203C05" w:rsidRDefault="00F3281B" w:rsidP="00F3281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03C05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menangani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77B8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1B77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77B8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1B77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1B77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r w:rsidR="003F7BEF">
        <w:rPr>
          <w:rFonts w:ascii="Times New Roman" w:hAnsi="Times New Roman" w:cs="Times New Roman"/>
          <w:sz w:val="24"/>
          <w:szCs w:val="24"/>
        </w:rPr>
        <w:t>2013.</w:t>
      </w:r>
    </w:p>
    <w:p w14:paraId="1B319D93" w14:textId="170EB4D3" w:rsidR="00F3281B" w:rsidRPr="00203C05" w:rsidRDefault="00F3281B" w:rsidP="00F3281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03C0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, data guru,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, </w:t>
      </w:r>
      <w:r w:rsidR="00623936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623936">
        <w:rPr>
          <w:rFonts w:ascii="Times New Roman" w:hAnsi="Times New Roman" w:cs="Times New Roman"/>
          <w:sz w:val="24"/>
          <w:szCs w:val="24"/>
        </w:rPr>
        <w:t>.</w:t>
      </w:r>
    </w:p>
    <w:p w14:paraId="5976D8EF" w14:textId="633794DF" w:rsidR="00F3281B" w:rsidRDefault="00F3281B" w:rsidP="00F3281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7338">
        <w:rPr>
          <w:rFonts w:ascii="Times New Roman" w:hAnsi="Times New Roman" w:cs="Times New Roman"/>
          <w:sz w:val="24"/>
          <w:szCs w:val="24"/>
        </w:rPr>
        <w:t xml:space="preserve">System </w:t>
      </w:r>
      <w:proofErr w:type="spellStart"/>
      <w:r w:rsidRPr="000D733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D73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733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D73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733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D7338">
        <w:rPr>
          <w:rFonts w:ascii="Times New Roman" w:hAnsi="Times New Roman" w:cs="Times New Roman"/>
          <w:sz w:val="24"/>
          <w:szCs w:val="24"/>
        </w:rPr>
        <w:t xml:space="preserve"> oleh </w:t>
      </w:r>
      <w:r w:rsidRPr="00203C05">
        <w:rPr>
          <w:rFonts w:ascii="Times New Roman" w:hAnsi="Times New Roman" w:cs="Times New Roman"/>
          <w:sz w:val="24"/>
          <w:szCs w:val="24"/>
        </w:rPr>
        <w:t xml:space="preserve">guru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203C05">
        <w:rPr>
          <w:rFonts w:ascii="Times New Roman" w:hAnsi="Times New Roman" w:cs="Times New Roman"/>
          <w:sz w:val="24"/>
          <w:szCs w:val="24"/>
        </w:rPr>
        <w:t xml:space="preserve"> dan guru </w:t>
      </w:r>
      <w:proofErr w:type="spellStart"/>
      <w:r w:rsidRPr="00203C05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="00A46D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6D75"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imana guru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5D08">
        <w:rPr>
          <w:rFonts w:ascii="Times New Roman" w:hAnsi="Times New Roman" w:cs="Times New Roman"/>
          <w:sz w:val="24"/>
          <w:szCs w:val="24"/>
        </w:rPr>
        <w:t xml:space="preserve">dan guru </w:t>
      </w:r>
      <w:proofErr w:type="spellStart"/>
      <w:r w:rsidR="00A95D08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="00A95D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A46D7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A46D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6D75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A46D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57DC292" w14:textId="787972A2" w:rsidR="00B06C28" w:rsidRDefault="00B06C28" w:rsidP="00F3281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D (Rapid Application Development)</w:t>
      </w:r>
      <w:r w:rsidR="00E34AEF">
        <w:rPr>
          <w:rFonts w:ascii="Times New Roman" w:hAnsi="Times New Roman" w:cs="Times New Roman"/>
          <w:sz w:val="24"/>
          <w:szCs w:val="24"/>
        </w:rPr>
        <w:t>.</w:t>
      </w:r>
    </w:p>
    <w:p w14:paraId="3F6D1C12" w14:textId="1AB0B79D" w:rsidR="00F3281B" w:rsidRPr="000D7338" w:rsidRDefault="00F3281B" w:rsidP="00F3281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D7338">
        <w:rPr>
          <w:rFonts w:ascii="Times New Roman" w:hAnsi="Times New Roman" w:cs="Times New Roman"/>
          <w:sz w:val="24"/>
          <w:szCs w:val="24"/>
        </w:rPr>
        <w:t xml:space="preserve">System </w:t>
      </w:r>
      <w:proofErr w:type="spellStart"/>
      <w:r w:rsidRPr="000D733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D73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7338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0D73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733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D7338">
        <w:rPr>
          <w:rFonts w:ascii="Times New Roman" w:hAnsi="Times New Roman" w:cs="Times New Roman"/>
          <w:sz w:val="24"/>
          <w:szCs w:val="24"/>
        </w:rPr>
        <w:t xml:space="preserve"> framework Angular</w:t>
      </w:r>
      <w:r w:rsidR="00AD282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D282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AD2826">
        <w:rPr>
          <w:rFonts w:ascii="Times New Roman" w:hAnsi="Times New Roman" w:cs="Times New Roman"/>
          <w:sz w:val="24"/>
          <w:szCs w:val="24"/>
        </w:rPr>
        <w:t xml:space="preserve"> database MySQL.</w:t>
      </w:r>
    </w:p>
    <w:p w14:paraId="7BBDDFF8" w14:textId="77777777" w:rsidR="00F3281B" w:rsidRPr="007A5774" w:rsidRDefault="00F3281B" w:rsidP="00F3281B">
      <w:pPr>
        <w:pStyle w:val="Heading2"/>
        <w:spacing w:before="480" w:after="240" w:line="480" w:lineRule="auto"/>
        <w:jc w:val="both"/>
        <w:rPr>
          <w:rFonts w:ascii="Times New Roman" w:hAnsi="Times New Roman" w:cs="Times New Roman"/>
          <w:b/>
          <w:bCs/>
          <w:color w:val="auto"/>
          <w:sz w:val="32"/>
          <w:szCs w:val="32"/>
        </w:rPr>
      </w:pPr>
      <w:bookmarkStart w:id="8" w:name="_Toc119154273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lastRenderedPageBreak/>
        <w:t xml:space="preserve">1.4 </w:t>
      </w:r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ab/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Rumusan</w:t>
      </w:r>
      <w:proofErr w:type="spellEnd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 </w:t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Masalah</w:t>
      </w:r>
      <w:bookmarkEnd w:id="8"/>
      <w:proofErr w:type="spellEnd"/>
    </w:p>
    <w:p w14:paraId="3E462714" w14:textId="0667C963" w:rsidR="00F3281B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2E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27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552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276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F552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55276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552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4815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340F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32340F">
        <w:rPr>
          <w:rFonts w:ascii="Times New Roman" w:hAnsi="Times New Roman" w:cs="Times New Roman"/>
          <w:sz w:val="24"/>
          <w:szCs w:val="24"/>
        </w:rPr>
        <w:t xml:space="preserve"> </w:t>
      </w:r>
      <w:r w:rsidR="00481533" w:rsidRPr="00481533">
        <w:rPr>
          <w:rFonts w:ascii="Times New Roman" w:hAnsi="Times New Roman" w:cs="Times New Roman"/>
          <w:sz w:val="24"/>
          <w:szCs w:val="24"/>
        </w:rPr>
        <w:t xml:space="preserve">SDN 1 </w:t>
      </w:r>
      <w:proofErr w:type="spellStart"/>
      <w:r w:rsidR="00481533" w:rsidRPr="0048153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="00481533" w:rsidRPr="004815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533" w:rsidRPr="00481533">
        <w:rPr>
          <w:rFonts w:ascii="Times New Roman" w:hAnsi="Times New Roman" w:cs="Times New Roman"/>
          <w:sz w:val="24"/>
          <w:szCs w:val="24"/>
        </w:rPr>
        <w:t>Mulya</w:t>
      </w:r>
      <w:proofErr w:type="spellEnd"/>
      <w:r w:rsidR="00481533" w:rsidRPr="004815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533" w:rsidRPr="0048153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481533" w:rsidRPr="00481533">
        <w:rPr>
          <w:rFonts w:ascii="Times New Roman" w:hAnsi="Times New Roman" w:cs="Times New Roman"/>
          <w:sz w:val="24"/>
          <w:szCs w:val="24"/>
        </w:rPr>
        <w:t xml:space="preserve"> web</w:t>
      </w:r>
      <w:r w:rsidRPr="004F62E9">
        <w:rPr>
          <w:rFonts w:ascii="Times New Roman" w:hAnsi="Times New Roman" w:cs="Times New Roman"/>
          <w:sz w:val="24"/>
          <w:szCs w:val="24"/>
        </w:rPr>
        <w:t>?</w:t>
      </w:r>
    </w:p>
    <w:p w14:paraId="2455F904" w14:textId="77777777" w:rsidR="00F3281B" w:rsidRPr="007A5774" w:rsidRDefault="00F3281B" w:rsidP="00F3281B">
      <w:pPr>
        <w:pStyle w:val="Heading2"/>
        <w:spacing w:before="480" w:after="240" w:line="480" w:lineRule="auto"/>
        <w:jc w:val="both"/>
        <w:rPr>
          <w:rFonts w:ascii="Times New Roman" w:hAnsi="Times New Roman" w:cs="Times New Roman"/>
          <w:b/>
          <w:bCs/>
          <w:color w:val="auto"/>
          <w:sz w:val="32"/>
          <w:szCs w:val="32"/>
        </w:rPr>
      </w:pPr>
      <w:bookmarkStart w:id="9" w:name="_Toc119154274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1.5 </w:t>
      </w:r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ab/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Tujuan</w:t>
      </w:r>
      <w:proofErr w:type="spellEnd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 </w:t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Penelitian</w:t>
      </w:r>
      <w:bookmarkEnd w:id="9"/>
      <w:proofErr w:type="spellEnd"/>
    </w:p>
    <w:p w14:paraId="113EE4A0" w14:textId="59DF82F5" w:rsidR="00F3281B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62E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F62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62E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8171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71E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171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71E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8171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171E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481533">
        <w:rPr>
          <w:rFonts w:ascii="Times New Roman" w:hAnsi="Times New Roman" w:cs="Times New Roman"/>
          <w:sz w:val="24"/>
          <w:szCs w:val="24"/>
        </w:rPr>
        <w:t xml:space="preserve"> </w:t>
      </w:r>
      <w:r w:rsidR="00481533" w:rsidRPr="00481533">
        <w:rPr>
          <w:rFonts w:ascii="Times New Roman" w:hAnsi="Times New Roman" w:cs="Times New Roman"/>
          <w:sz w:val="24"/>
          <w:szCs w:val="24"/>
        </w:rPr>
        <w:t xml:space="preserve">SDN 1 </w:t>
      </w:r>
      <w:proofErr w:type="spellStart"/>
      <w:r w:rsidR="00481533" w:rsidRPr="0048153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="00481533" w:rsidRPr="004815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533" w:rsidRPr="00481533">
        <w:rPr>
          <w:rFonts w:ascii="Times New Roman" w:hAnsi="Times New Roman" w:cs="Times New Roman"/>
          <w:sz w:val="24"/>
          <w:szCs w:val="24"/>
        </w:rPr>
        <w:t>Mulya</w:t>
      </w:r>
      <w:proofErr w:type="spellEnd"/>
      <w:r w:rsidR="00481533" w:rsidRPr="004815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81533" w:rsidRPr="0048153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481533" w:rsidRPr="00481533">
        <w:rPr>
          <w:rFonts w:ascii="Times New Roman" w:hAnsi="Times New Roman" w:cs="Times New Roman"/>
          <w:sz w:val="24"/>
          <w:szCs w:val="24"/>
        </w:rPr>
        <w:t xml:space="preserve"> web</w:t>
      </w:r>
      <w:r w:rsidR="00481533">
        <w:rPr>
          <w:rFonts w:ascii="Times New Roman" w:hAnsi="Times New Roman" w:cs="Times New Roman"/>
          <w:sz w:val="24"/>
          <w:szCs w:val="24"/>
        </w:rPr>
        <w:t>.</w:t>
      </w:r>
    </w:p>
    <w:p w14:paraId="34D57D42" w14:textId="77777777" w:rsidR="00F3281B" w:rsidRPr="007A5774" w:rsidRDefault="00F3281B" w:rsidP="00F3281B">
      <w:pPr>
        <w:pStyle w:val="Heading2"/>
        <w:spacing w:before="480" w:after="240" w:line="480" w:lineRule="auto"/>
        <w:jc w:val="both"/>
        <w:rPr>
          <w:rFonts w:ascii="Times New Roman" w:hAnsi="Times New Roman" w:cs="Times New Roman"/>
          <w:b/>
          <w:bCs/>
          <w:color w:val="auto"/>
          <w:sz w:val="32"/>
          <w:szCs w:val="32"/>
        </w:rPr>
      </w:pPr>
      <w:bookmarkStart w:id="10" w:name="_Toc119154275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1.6 </w:t>
      </w:r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ab/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Manfaat</w:t>
      </w:r>
      <w:proofErr w:type="spellEnd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 </w:t>
      </w:r>
      <w:proofErr w:type="spellStart"/>
      <w:r w:rsidRPr="007A5774">
        <w:rPr>
          <w:rFonts w:ascii="Times New Roman" w:hAnsi="Times New Roman" w:cs="Times New Roman"/>
          <w:b/>
          <w:bCs/>
          <w:color w:val="auto"/>
          <w:sz w:val="32"/>
          <w:szCs w:val="32"/>
        </w:rPr>
        <w:t>Penelitian</w:t>
      </w:r>
      <w:bookmarkEnd w:id="10"/>
      <w:proofErr w:type="spellEnd"/>
    </w:p>
    <w:p w14:paraId="7D330A1D" w14:textId="77777777" w:rsidR="00F3281B" w:rsidRPr="0081735B" w:rsidRDefault="00F3281B" w:rsidP="00F3281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1735B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8173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735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173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735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173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735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173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735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173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735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173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735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81735B">
        <w:rPr>
          <w:rFonts w:ascii="Times New Roman" w:hAnsi="Times New Roman" w:cs="Times New Roman"/>
          <w:sz w:val="24"/>
          <w:szCs w:val="24"/>
        </w:rPr>
        <w:t>:</w:t>
      </w:r>
    </w:p>
    <w:p w14:paraId="2A180322" w14:textId="058E9B22" w:rsidR="00F3281B" w:rsidRPr="00F05FFC" w:rsidRDefault="00F3281B" w:rsidP="00F3281B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5FF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75EC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1B75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5FFC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F05FFC">
        <w:rPr>
          <w:rFonts w:ascii="Times New Roman" w:hAnsi="Times New Roman" w:cs="Times New Roman"/>
          <w:sz w:val="24"/>
          <w:szCs w:val="24"/>
        </w:rPr>
        <w:t>.</w:t>
      </w:r>
    </w:p>
    <w:p w14:paraId="763CE7EB" w14:textId="77777777" w:rsidR="00F3281B" w:rsidRPr="00716929" w:rsidRDefault="00F3281B" w:rsidP="00F3281B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16929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guru</w:t>
      </w:r>
      <w:r w:rsidRPr="00716929">
        <w:rPr>
          <w:rFonts w:ascii="Times New Roman" w:hAnsi="Times New Roman" w:cs="Times New Roman"/>
          <w:sz w:val="24"/>
          <w:szCs w:val="24"/>
        </w:rPr>
        <w:t>.</w:t>
      </w:r>
    </w:p>
    <w:p w14:paraId="199A27E5" w14:textId="77777777" w:rsidR="00F3281B" w:rsidRDefault="00F3281B" w:rsidP="00F3281B">
      <w:pPr>
        <w:pStyle w:val="ListParagraph"/>
        <w:numPr>
          <w:ilvl w:val="0"/>
          <w:numId w:val="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F3281B" w:rsidSect="008167BD">
          <w:headerReference w:type="default" r:id="rId12"/>
          <w:footerReference w:type="default" r:id="rId13"/>
          <w:pgSz w:w="12242" w:h="15842" w:code="1"/>
          <w:pgMar w:top="2268" w:right="1701" w:bottom="1701" w:left="2268" w:header="709" w:footer="709" w:gutter="0"/>
          <w:pgNumType w:start="2"/>
          <w:cols w:space="708"/>
          <w:docGrid w:linePitch="360"/>
        </w:sectPr>
      </w:pPr>
      <w:r w:rsidRPr="00716929">
        <w:rPr>
          <w:rFonts w:ascii="Times New Roman" w:hAnsi="Times New Roman" w:cs="Times New Roman"/>
          <w:sz w:val="24"/>
          <w:szCs w:val="24"/>
        </w:rPr>
        <w:lastRenderedPageBreak/>
        <w:t xml:space="preserve">Hasil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penilitian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1692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716929">
        <w:rPr>
          <w:rFonts w:ascii="Times New Roman" w:hAnsi="Times New Roman" w:cs="Times New Roman"/>
          <w:sz w:val="24"/>
          <w:szCs w:val="24"/>
        </w:rPr>
        <w:t>.</w:t>
      </w:r>
    </w:p>
    <w:p w14:paraId="41A355D5" w14:textId="5AFB9FCA" w:rsidR="00B11820" w:rsidRPr="00B51A1E" w:rsidRDefault="0014576F" w:rsidP="00B51A1E">
      <w:pPr>
        <w:pStyle w:val="Heading1"/>
        <w:spacing w:after="0"/>
        <w:rPr>
          <w:sz w:val="28"/>
          <w:szCs w:val="18"/>
        </w:rPr>
      </w:pPr>
      <w:r w:rsidRPr="00B51A1E">
        <w:rPr>
          <w:sz w:val="28"/>
          <w:szCs w:val="18"/>
        </w:rPr>
        <w:lastRenderedPageBreak/>
        <w:t>Bab 2</w:t>
      </w:r>
    </w:p>
    <w:p w14:paraId="022DF08A" w14:textId="47B7A1E8" w:rsidR="0014576F" w:rsidRDefault="0014576F" w:rsidP="00190CCD">
      <w:pPr>
        <w:pStyle w:val="Heading1"/>
      </w:pPr>
      <w:r>
        <w:t xml:space="preserve">Kajian </w:t>
      </w:r>
      <w:proofErr w:type="spellStart"/>
      <w:r>
        <w:t>Teori</w:t>
      </w:r>
      <w:proofErr w:type="spellEnd"/>
    </w:p>
    <w:p w14:paraId="6ACB12F3" w14:textId="0B75A013" w:rsidR="0014576F" w:rsidRPr="00B51A1E" w:rsidRDefault="0014576F" w:rsidP="00B51A1E">
      <w:pPr>
        <w:pStyle w:val="Heading2"/>
        <w:spacing w:before="480" w:after="240" w:line="480" w:lineRule="auto"/>
        <w:rPr>
          <w:rFonts w:ascii="Times New Roman" w:hAnsi="Times New Roman" w:cs="Times New Roman"/>
          <w:b/>
          <w:bCs/>
          <w:color w:val="auto"/>
          <w:sz w:val="32"/>
          <w:szCs w:val="32"/>
        </w:rPr>
      </w:pPr>
      <w:r w:rsidRPr="00B51A1E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2.1 </w:t>
      </w:r>
      <w:r w:rsidR="00B51A1E" w:rsidRPr="00B51A1E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Kajian </w:t>
      </w:r>
      <w:r w:rsidRPr="00B51A1E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Pustaka </w:t>
      </w:r>
      <w:proofErr w:type="spellStart"/>
      <w:r w:rsidR="00B51A1E" w:rsidRPr="00B51A1E">
        <w:rPr>
          <w:rFonts w:ascii="Times New Roman" w:hAnsi="Times New Roman" w:cs="Times New Roman"/>
          <w:b/>
          <w:bCs/>
          <w:color w:val="auto"/>
          <w:sz w:val="32"/>
          <w:szCs w:val="32"/>
        </w:rPr>
        <w:t>Terdahulu</w:t>
      </w:r>
      <w:proofErr w:type="spellEnd"/>
    </w:p>
    <w:p w14:paraId="4C45E4E9" w14:textId="2FC54EC6" w:rsidR="006458CD" w:rsidRPr="00B51A1E" w:rsidRDefault="00C15183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oleh (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upriyant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2018), </w:t>
      </w:r>
      <w:r w:rsidR="0055028A" w:rsidRPr="00B51A1E">
        <w:rPr>
          <w:rFonts w:ascii="Times New Roman" w:hAnsi="Times New Roman" w:cs="Times New Roman"/>
          <w:sz w:val="24"/>
          <w:szCs w:val="24"/>
        </w:rPr>
        <w:t>d</w:t>
      </w:r>
      <w:r w:rsidRPr="00B51A1E">
        <w:rPr>
          <w:rFonts w:ascii="Times New Roman" w:hAnsi="Times New Roman" w:cs="Times New Roman"/>
          <w:sz w:val="24"/>
          <w:szCs w:val="24"/>
        </w:rPr>
        <w:t xml:space="preserve">i </w:t>
      </w:r>
      <w:r w:rsidRPr="00B51A1E">
        <w:rPr>
          <w:rFonts w:ascii="Times New Roman" w:hAnsi="Times New Roman" w:cs="Times New Roman"/>
          <w:sz w:val="24"/>
          <w:szCs w:val="24"/>
        </w:rPr>
        <w:t xml:space="preserve">SMP Muhammadiyah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mogi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ogyakar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cipt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implement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ulit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yampa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l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l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emester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l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emester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rancang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aterfall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untas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guru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ajar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.</w:t>
      </w:r>
    </w:p>
    <w:p w14:paraId="30AB22E7" w14:textId="09258BDB" w:rsidR="00C15183" w:rsidRPr="00B51A1E" w:rsidRDefault="00C15183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oleh (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Haeran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>, 2019</w:t>
      </w:r>
      <w:r w:rsidRPr="00B51A1E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55028A" w:rsidRPr="00B51A1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rapor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i MA Al-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Kanawiy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Cikulur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Lebak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Banten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lastRenderedPageBreak/>
        <w:t>mengguna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Rapor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igital (ARD) dan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ginput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area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55028A" w:rsidRPr="00B51A1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terkomputerisas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masu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ata, proses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ngahasil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agar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,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tersampai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rapor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55028A" w:rsidRPr="00B51A1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5028A" w:rsidRPr="00B51A1E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="0055028A" w:rsidRPr="00B51A1E">
        <w:rPr>
          <w:rFonts w:ascii="Times New Roman" w:hAnsi="Times New Roman" w:cs="Times New Roman"/>
          <w:sz w:val="24"/>
          <w:szCs w:val="24"/>
        </w:rPr>
        <w:t>.</w:t>
      </w:r>
    </w:p>
    <w:p w14:paraId="00730ADB" w14:textId="189AC58D" w:rsidR="0055028A" w:rsidRPr="00B51A1E" w:rsidRDefault="0055028A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oleh (Mentari, 2017), di </w:t>
      </w:r>
      <w:r w:rsidRPr="00B51A1E">
        <w:rPr>
          <w:rFonts w:ascii="Times New Roman" w:hAnsi="Times New Roman" w:cs="Times New Roman"/>
          <w:sz w:val="24"/>
          <w:szCs w:val="24"/>
        </w:rPr>
        <w:t xml:space="preserve">SMP Negeri 1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arangrayu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Microsoft exce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telah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embar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.</w:t>
      </w:r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lackbox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, uji portability dan uji efficiency, dan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angket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>.</w:t>
      </w:r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lastRenderedPageBreak/>
        <w:t>pemrogram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PHP dan MySQL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databasenya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. Hasil yang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black box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masing-masing test case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valid, uji portability yang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rsentase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kelayak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95%, dan uji efficiency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kor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performance 72%. Hasil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SIOLDAN sangat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2F4D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EF2F4D" w:rsidRPr="00B51A1E">
        <w:rPr>
          <w:rFonts w:ascii="Times New Roman" w:hAnsi="Times New Roman" w:cs="Times New Roman"/>
          <w:sz w:val="24"/>
          <w:szCs w:val="24"/>
        </w:rPr>
        <w:t>.</w:t>
      </w:r>
    </w:p>
    <w:p w14:paraId="04997EF4" w14:textId="0CF95804" w:rsidR="00EF2F4D" w:rsidRPr="00B51A1E" w:rsidRDefault="00EF2F4D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oleh (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iday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2021)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pada SD Islam Imam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yafi’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komputeris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ol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icroso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Excel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hitung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manual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proses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lama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ol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em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Rapid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catio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evelopment (RAD)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odeignite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framework, PHP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My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base dan Visual Studio Cod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tools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sampai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.</w:t>
      </w:r>
    </w:p>
    <w:p w14:paraId="54B23C16" w14:textId="14BEC506" w:rsidR="00EF2F4D" w:rsidRPr="00B51A1E" w:rsidRDefault="00EF2F4D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oleh (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bdussomad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2019), </w:t>
      </w:r>
      <w:r w:rsidR="00BB4888" w:rsidRPr="00B51A1E">
        <w:rPr>
          <w:rFonts w:ascii="Times New Roman" w:hAnsi="Times New Roman" w:cs="Times New Roman"/>
          <w:sz w:val="24"/>
          <w:szCs w:val="24"/>
        </w:rPr>
        <w:t xml:space="preserve">DTA Nurul Islam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arawang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Yayasan Islam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Alhas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etingkat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lastRenderedPageBreak/>
        <w:t>beralamat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Bubulak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auyun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, Rt. 04/08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el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Tanjungpur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ec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arawang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Barat,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ab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arawang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tingkat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4,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akademikny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manual.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endal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urus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masu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yang lama,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terkadang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manual.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admin, guru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TA Nurul Islam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Nilai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CodeIgniter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atabase MySQL.</w:t>
      </w:r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pengarsipan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: data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, data guru, data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4888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4888" w:rsidRPr="00B51A1E">
        <w:rPr>
          <w:rFonts w:ascii="Times New Roman" w:hAnsi="Times New Roman" w:cs="Times New Roman"/>
          <w:sz w:val="24"/>
          <w:szCs w:val="24"/>
        </w:rPr>
        <w:t>.</w:t>
      </w:r>
    </w:p>
    <w:p w14:paraId="7599307F" w14:textId="3345B6DE" w:rsidR="00D35C5D" w:rsidRPr="00B51A1E" w:rsidRDefault="00D35C5D" w:rsidP="00D35C5D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r w:rsidRPr="00B51A1E">
        <w:rPr>
          <w:rFonts w:ascii="Times New Roman" w:hAnsi="Times New Roman" w:cs="Times New Roman"/>
          <w:b/>
          <w:bCs/>
          <w:sz w:val="20"/>
          <w:szCs w:val="20"/>
        </w:rPr>
        <w:t>Tabel</w:t>
      </w:r>
      <w:proofErr w:type="spellEnd"/>
      <w:r w:rsidRPr="00B51A1E">
        <w:rPr>
          <w:rFonts w:ascii="Times New Roman" w:hAnsi="Times New Roman" w:cs="Times New Roman"/>
          <w:b/>
          <w:bCs/>
          <w:sz w:val="20"/>
          <w:szCs w:val="20"/>
        </w:rPr>
        <w:t xml:space="preserve"> 2.1</w:t>
      </w:r>
      <w:r w:rsidRPr="00B51A1E">
        <w:rPr>
          <w:rFonts w:ascii="Times New Roman" w:hAnsi="Times New Roman" w:cs="Times New Roman"/>
          <w:sz w:val="20"/>
          <w:szCs w:val="20"/>
        </w:rPr>
        <w:t xml:space="preserve"> Kajian </w:t>
      </w:r>
      <w:proofErr w:type="spellStart"/>
      <w:r w:rsidRPr="00B51A1E">
        <w:rPr>
          <w:rFonts w:ascii="Times New Roman" w:hAnsi="Times New Roman" w:cs="Times New Roman"/>
          <w:sz w:val="20"/>
          <w:szCs w:val="20"/>
        </w:rPr>
        <w:t>Peneliti</w:t>
      </w:r>
      <w:proofErr w:type="spellEnd"/>
      <w:r w:rsidRPr="00B51A1E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0"/>
          <w:szCs w:val="20"/>
        </w:rPr>
        <w:t>Terdahulu</w:t>
      </w:r>
      <w:proofErr w:type="spellEnd"/>
    </w:p>
    <w:tbl>
      <w:tblPr>
        <w:tblStyle w:val="TableGrid1"/>
        <w:tblW w:w="8693" w:type="dxa"/>
        <w:tblLook w:val="04A0" w:firstRow="1" w:lastRow="0" w:firstColumn="1" w:lastColumn="0" w:noHBand="0" w:noVBand="1"/>
      </w:tblPr>
      <w:tblGrid>
        <w:gridCol w:w="1117"/>
        <w:gridCol w:w="1357"/>
        <w:gridCol w:w="1594"/>
        <w:gridCol w:w="1589"/>
        <w:gridCol w:w="1569"/>
        <w:gridCol w:w="1467"/>
      </w:tblGrid>
      <w:tr w:rsidR="007306C7" w:rsidRPr="00D35C5D" w14:paraId="07D9C901" w14:textId="77777777" w:rsidTr="00430AEF">
        <w:tc>
          <w:tcPr>
            <w:tcW w:w="1117" w:type="dxa"/>
            <w:shd w:val="clear" w:color="auto" w:fill="8EAADB" w:themeFill="accent1" w:themeFillTint="99"/>
            <w:vAlign w:val="center"/>
          </w:tcPr>
          <w:p w14:paraId="50BBE2ED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>Kriteria</w:t>
            </w:r>
          </w:p>
        </w:tc>
        <w:tc>
          <w:tcPr>
            <w:tcW w:w="1337" w:type="dxa"/>
            <w:shd w:val="clear" w:color="auto" w:fill="8EAADB" w:themeFill="accent1" w:themeFillTint="99"/>
            <w:vAlign w:val="center"/>
          </w:tcPr>
          <w:p w14:paraId="52FD8F50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>Kajian 1</w:t>
            </w:r>
          </w:p>
        </w:tc>
        <w:tc>
          <w:tcPr>
            <w:tcW w:w="1597" w:type="dxa"/>
            <w:shd w:val="clear" w:color="auto" w:fill="8EAADB" w:themeFill="accent1" w:themeFillTint="99"/>
            <w:vAlign w:val="center"/>
          </w:tcPr>
          <w:p w14:paraId="646FDB82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>Kajian 2</w:t>
            </w:r>
          </w:p>
        </w:tc>
        <w:tc>
          <w:tcPr>
            <w:tcW w:w="1597" w:type="dxa"/>
            <w:shd w:val="clear" w:color="auto" w:fill="8EAADB" w:themeFill="accent1" w:themeFillTint="99"/>
            <w:vAlign w:val="center"/>
          </w:tcPr>
          <w:p w14:paraId="3244F633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 xml:space="preserve">Kajian </w:t>
            </w:r>
            <w:r w:rsidRPr="00D35C5D">
              <w:rPr>
                <w:rFonts w:ascii="Arial" w:hAnsi="Arial" w:cs="Arial"/>
                <w:b/>
                <w:sz w:val="18"/>
                <w:szCs w:val="18"/>
                <w:lang w:val="en-US"/>
              </w:rPr>
              <w:t>3</w:t>
            </w:r>
          </w:p>
        </w:tc>
        <w:tc>
          <w:tcPr>
            <w:tcW w:w="1577" w:type="dxa"/>
            <w:shd w:val="clear" w:color="auto" w:fill="8EAADB" w:themeFill="accent1" w:themeFillTint="99"/>
            <w:vAlign w:val="center"/>
          </w:tcPr>
          <w:p w14:paraId="1AA5D28E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 xml:space="preserve">Kajian </w:t>
            </w:r>
            <w:r w:rsidRPr="00D35C5D">
              <w:rPr>
                <w:rFonts w:ascii="Arial" w:hAnsi="Arial" w:cs="Arial"/>
                <w:b/>
                <w:sz w:val="18"/>
                <w:szCs w:val="18"/>
                <w:lang w:val="en-US"/>
              </w:rPr>
              <w:t>4</w:t>
            </w:r>
          </w:p>
        </w:tc>
        <w:tc>
          <w:tcPr>
            <w:tcW w:w="1468" w:type="dxa"/>
            <w:shd w:val="clear" w:color="auto" w:fill="8EAADB" w:themeFill="accent1" w:themeFillTint="99"/>
            <w:vAlign w:val="center"/>
          </w:tcPr>
          <w:p w14:paraId="668B44C3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 xml:space="preserve">Kajian </w:t>
            </w:r>
            <w:r w:rsidRPr="00D35C5D">
              <w:rPr>
                <w:rFonts w:ascii="Arial" w:hAnsi="Arial" w:cs="Arial"/>
                <w:b/>
                <w:sz w:val="18"/>
                <w:szCs w:val="18"/>
                <w:lang w:val="en-US"/>
              </w:rPr>
              <w:t>5</w:t>
            </w:r>
          </w:p>
        </w:tc>
      </w:tr>
      <w:tr w:rsidR="00B51A1E" w:rsidRPr="00D35C5D" w14:paraId="03916952" w14:textId="77777777" w:rsidTr="00430AEF">
        <w:tc>
          <w:tcPr>
            <w:tcW w:w="1117" w:type="dxa"/>
            <w:shd w:val="clear" w:color="auto" w:fill="F4B083" w:themeFill="accent2" w:themeFillTint="99"/>
            <w:vAlign w:val="center"/>
          </w:tcPr>
          <w:p w14:paraId="4900EEE0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>Peneliti</w:t>
            </w:r>
          </w:p>
        </w:tc>
        <w:tc>
          <w:tcPr>
            <w:tcW w:w="1337" w:type="dxa"/>
          </w:tcPr>
          <w:p w14:paraId="43D8D41A" w14:textId="17362D27" w:rsidR="00D35C5D" w:rsidRPr="00D35C5D" w:rsidRDefault="001934C0" w:rsidP="00D35C5D">
            <w:pPr>
              <w:rPr>
                <w:rFonts w:ascii="Arial" w:hAnsi="Arial" w:cs="Arial"/>
                <w:sz w:val="18"/>
                <w:szCs w:val="18"/>
              </w:rPr>
            </w:pPr>
            <w:r w:rsidRPr="001934C0">
              <w:rPr>
                <w:rFonts w:ascii="Arial" w:hAnsi="Arial" w:cs="Arial"/>
                <w:sz w:val="18"/>
                <w:szCs w:val="18"/>
              </w:rPr>
              <w:t>Dyah Wahyu Mentari</w:t>
            </w:r>
          </w:p>
        </w:tc>
        <w:tc>
          <w:tcPr>
            <w:tcW w:w="1597" w:type="dxa"/>
          </w:tcPr>
          <w:p w14:paraId="0C86C658" w14:textId="4BD35A08" w:rsidR="00D35C5D" w:rsidRPr="00D35C5D" w:rsidRDefault="00A702E4" w:rsidP="00D35C5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A702E4">
              <w:rPr>
                <w:rFonts w:ascii="Arial" w:hAnsi="Arial" w:cs="Arial"/>
                <w:sz w:val="18"/>
                <w:szCs w:val="18"/>
              </w:rPr>
              <w:t>Supriyanta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Elsa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Murbiastuti</w:t>
            </w:r>
            <w:proofErr w:type="spellEnd"/>
          </w:p>
        </w:tc>
        <w:tc>
          <w:tcPr>
            <w:tcW w:w="1597" w:type="dxa"/>
          </w:tcPr>
          <w:p w14:paraId="2973D3D8" w14:textId="06819EF6" w:rsidR="00D35C5D" w:rsidRPr="00D35C5D" w:rsidRDefault="00A702E4" w:rsidP="00D35C5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Reni Haerani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Robiyanto</w:t>
            </w:r>
            <w:proofErr w:type="spellEnd"/>
          </w:p>
        </w:tc>
        <w:tc>
          <w:tcPr>
            <w:tcW w:w="1577" w:type="dxa"/>
          </w:tcPr>
          <w:p w14:paraId="5B92CFF2" w14:textId="78B0CCE2" w:rsidR="00D35C5D" w:rsidRPr="00D35C5D" w:rsidRDefault="00DD080E" w:rsidP="00D35C5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Abdussomad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Robi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opandi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Eriska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inurat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Miranti</w:t>
            </w:r>
            <w:proofErr w:type="spellEnd"/>
          </w:p>
        </w:tc>
        <w:tc>
          <w:tcPr>
            <w:tcW w:w="1468" w:type="dxa"/>
          </w:tcPr>
          <w:p w14:paraId="2A4065E2" w14:textId="4F0A8A4B" w:rsidR="00D35C5D" w:rsidRPr="00D35C5D" w:rsidRDefault="007306C7" w:rsidP="00D35C5D">
            <w:pPr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B51A1E">
              <w:rPr>
                <w:rFonts w:ascii="Arial" w:hAnsi="Arial" w:cs="Arial"/>
                <w:sz w:val="18"/>
                <w:szCs w:val="18"/>
              </w:rPr>
              <w:t>Nurman Hidayat</w:t>
            </w:r>
            <w:r w:rsidRPr="00B51A1E"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r w:rsidRPr="00B51A1E">
              <w:rPr>
                <w:rFonts w:ascii="Arial" w:hAnsi="Arial" w:cs="Arial"/>
                <w:sz w:val="18"/>
                <w:szCs w:val="18"/>
                <w:lang w:val="en-US"/>
              </w:rPr>
              <w:t xml:space="preserve">Kusuma </w:t>
            </w:r>
            <w:proofErr w:type="spellStart"/>
            <w:r w:rsidRPr="00B51A1E">
              <w:rPr>
                <w:rFonts w:ascii="Arial" w:hAnsi="Arial" w:cs="Arial"/>
                <w:sz w:val="18"/>
                <w:szCs w:val="18"/>
                <w:lang w:val="en-US"/>
              </w:rPr>
              <w:t>Hati</w:t>
            </w:r>
            <w:proofErr w:type="spellEnd"/>
          </w:p>
        </w:tc>
      </w:tr>
      <w:tr w:rsidR="00B51A1E" w:rsidRPr="00D35C5D" w14:paraId="1A503788" w14:textId="77777777" w:rsidTr="00B51A1E">
        <w:tc>
          <w:tcPr>
            <w:tcW w:w="1117" w:type="dxa"/>
            <w:shd w:val="clear" w:color="auto" w:fill="F4B083" w:themeFill="accent2" w:themeFillTint="99"/>
            <w:vAlign w:val="center"/>
          </w:tcPr>
          <w:p w14:paraId="7C821693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>Tahun</w:t>
            </w:r>
          </w:p>
        </w:tc>
        <w:tc>
          <w:tcPr>
            <w:tcW w:w="1337" w:type="dxa"/>
            <w:vAlign w:val="center"/>
          </w:tcPr>
          <w:p w14:paraId="25A8F08D" w14:textId="1ED4F402" w:rsidR="00D35C5D" w:rsidRPr="00D35C5D" w:rsidRDefault="001934C0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17</w:t>
            </w:r>
          </w:p>
        </w:tc>
        <w:tc>
          <w:tcPr>
            <w:tcW w:w="1597" w:type="dxa"/>
            <w:vAlign w:val="center"/>
          </w:tcPr>
          <w:p w14:paraId="5D212178" w14:textId="67EDA463" w:rsidR="00D35C5D" w:rsidRPr="00D35C5D" w:rsidRDefault="00A702E4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18</w:t>
            </w:r>
          </w:p>
        </w:tc>
        <w:tc>
          <w:tcPr>
            <w:tcW w:w="1597" w:type="dxa"/>
            <w:vAlign w:val="center"/>
          </w:tcPr>
          <w:p w14:paraId="5B0DE709" w14:textId="191422DB" w:rsidR="00D35C5D" w:rsidRPr="00D35C5D" w:rsidRDefault="00A702E4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577" w:type="dxa"/>
            <w:vAlign w:val="center"/>
          </w:tcPr>
          <w:p w14:paraId="3F653A6F" w14:textId="69B970DD" w:rsidR="00D35C5D" w:rsidRPr="00D35C5D" w:rsidRDefault="00DD080E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19</w:t>
            </w:r>
          </w:p>
        </w:tc>
        <w:tc>
          <w:tcPr>
            <w:tcW w:w="1468" w:type="dxa"/>
            <w:vAlign w:val="center"/>
          </w:tcPr>
          <w:p w14:paraId="297F78F6" w14:textId="2A5A77FB" w:rsidR="00D35C5D" w:rsidRPr="00D35C5D" w:rsidRDefault="007306C7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2021</w:t>
            </w:r>
          </w:p>
        </w:tc>
      </w:tr>
      <w:tr w:rsidR="00B51A1E" w:rsidRPr="00D35C5D" w14:paraId="0F131354" w14:textId="77777777" w:rsidTr="00430AEF">
        <w:tc>
          <w:tcPr>
            <w:tcW w:w="1117" w:type="dxa"/>
            <w:shd w:val="clear" w:color="auto" w:fill="F4B083" w:themeFill="accent2" w:themeFillTint="99"/>
            <w:vAlign w:val="center"/>
          </w:tcPr>
          <w:p w14:paraId="126F1ECC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>Judul</w:t>
            </w:r>
          </w:p>
        </w:tc>
        <w:tc>
          <w:tcPr>
            <w:tcW w:w="1337" w:type="dxa"/>
          </w:tcPr>
          <w:p w14:paraId="250E86F7" w14:textId="118ECB89" w:rsidR="001934C0" w:rsidRPr="001934C0" w:rsidRDefault="00B51A1E" w:rsidP="001934C0">
            <w:pPr>
              <w:rPr>
                <w:rFonts w:ascii="Arial" w:hAnsi="Arial" w:cs="Arial"/>
                <w:sz w:val="18"/>
                <w:szCs w:val="18"/>
              </w:rPr>
            </w:pPr>
            <w:r w:rsidRPr="001934C0">
              <w:rPr>
                <w:rFonts w:ascii="Arial" w:hAnsi="Arial" w:cs="Arial"/>
                <w:sz w:val="18"/>
                <w:szCs w:val="18"/>
              </w:rPr>
              <w:t xml:space="preserve">Sistem Informasi Pengolahan Data Nilai </w:t>
            </w:r>
          </w:p>
          <w:p w14:paraId="395C6F66" w14:textId="0FAA8BC5" w:rsidR="001934C0" w:rsidRPr="001934C0" w:rsidRDefault="00B51A1E" w:rsidP="001934C0">
            <w:pPr>
              <w:rPr>
                <w:rFonts w:ascii="Arial" w:hAnsi="Arial" w:cs="Arial"/>
                <w:sz w:val="18"/>
                <w:szCs w:val="18"/>
              </w:rPr>
            </w:pPr>
            <w:r w:rsidRPr="001934C0">
              <w:rPr>
                <w:rFonts w:ascii="Arial" w:hAnsi="Arial" w:cs="Arial"/>
                <w:sz w:val="18"/>
                <w:szCs w:val="18"/>
              </w:rPr>
              <w:t xml:space="preserve">Hasil Belajar Siswa Pada </w:t>
            </w:r>
            <w:proofErr w:type="spellStart"/>
            <w:r w:rsidRPr="001934C0">
              <w:rPr>
                <w:rFonts w:ascii="Arial" w:hAnsi="Arial" w:cs="Arial"/>
                <w:sz w:val="18"/>
                <w:szCs w:val="18"/>
              </w:rPr>
              <w:t>Smp</w:t>
            </w:r>
            <w:proofErr w:type="spellEnd"/>
            <w:r w:rsidRPr="001934C0">
              <w:rPr>
                <w:rFonts w:ascii="Arial" w:hAnsi="Arial" w:cs="Arial"/>
                <w:sz w:val="18"/>
                <w:szCs w:val="18"/>
              </w:rPr>
              <w:t xml:space="preserve"> Negeri 1 </w:t>
            </w:r>
          </w:p>
          <w:p w14:paraId="2A2A6257" w14:textId="268FA49F" w:rsidR="001934C0" w:rsidRPr="001934C0" w:rsidRDefault="00B51A1E" w:rsidP="001934C0">
            <w:pPr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1934C0">
              <w:rPr>
                <w:rFonts w:ascii="Arial" w:hAnsi="Arial" w:cs="Arial"/>
                <w:sz w:val="18"/>
                <w:szCs w:val="18"/>
              </w:rPr>
              <w:t>Karangrayung</w:t>
            </w:r>
            <w:proofErr w:type="spellEnd"/>
            <w:r w:rsidRPr="001934C0">
              <w:rPr>
                <w:rFonts w:ascii="Arial" w:hAnsi="Arial" w:cs="Arial"/>
                <w:sz w:val="18"/>
                <w:szCs w:val="18"/>
              </w:rPr>
              <w:t xml:space="preserve"> Kabupaten Grobogan</w:t>
            </w:r>
          </w:p>
          <w:p w14:paraId="4BFD290A" w14:textId="147FAAF8" w:rsidR="00D35C5D" w:rsidRPr="00D35C5D" w:rsidRDefault="00B51A1E" w:rsidP="001934C0">
            <w:pPr>
              <w:rPr>
                <w:rFonts w:ascii="Arial" w:hAnsi="Arial" w:cs="Arial"/>
                <w:sz w:val="18"/>
                <w:szCs w:val="18"/>
              </w:rPr>
            </w:pPr>
            <w:r w:rsidRPr="001934C0">
              <w:rPr>
                <w:rFonts w:ascii="Arial" w:hAnsi="Arial" w:cs="Arial"/>
                <w:sz w:val="18"/>
                <w:szCs w:val="18"/>
              </w:rPr>
              <w:t>Berbasis Web</w:t>
            </w:r>
          </w:p>
        </w:tc>
        <w:tc>
          <w:tcPr>
            <w:tcW w:w="1597" w:type="dxa"/>
          </w:tcPr>
          <w:p w14:paraId="04F0456B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Sistem Informasi Pengolahan Nilai Siswa Berbasis Web</w:t>
            </w:r>
          </w:p>
          <w:p w14:paraId="4A1C2F90" w14:textId="10A3D8AA" w:rsidR="00D35C5D" w:rsidRPr="00D35C5D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Pada SMP Muhammadiyah Imogiri Yogyakarta</w:t>
            </w:r>
          </w:p>
        </w:tc>
        <w:tc>
          <w:tcPr>
            <w:tcW w:w="1597" w:type="dxa"/>
          </w:tcPr>
          <w:p w14:paraId="38ABEB89" w14:textId="14B7D417" w:rsidR="00A702E4" w:rsidRPr="00A702E4" w:rsidRDefault="00B51A1E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Sistem Informasi Pengolahan</w:t>
            </w:r>
          </w:p>
          <w:p w14:paraId="72F1A39C" w14:textId="7DB7E9AB" w:rsidR="00D35C5D" w:rsidRPr="00D35C5D" w:rsidRDefault="00B51A1E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Data Nilai Siswa Berbasis Web</w:t>
            </w:r>
          </w:p>
        </w:tc>
        <w:tc>
          <w:tcPr>
            <w:tcW w:w="1577" w:type="dxa"/>
          </w:tcPr>
          <w:p w14:paraId="5DD68474" w14:textId="77777777" w:rsidR="00DD080E" w:rsidRPr="00DD080E" w:rsidRDefault="00DD080E" w:rsidP="00DD080E">
            <w:pPr>
              <w:rPr>
                <w:rFonts w:ascii="Arial" w:hAnsi="Arial" w:cs="Arial"/>
                <w:sz w:val="18"/>
                <w:szCs w:val="18"/>
              </w:rPr>
            </w:pPr>
            <w:r w:rsidRPr="00DD080E">
              <w:rPr>
                <w:rFonts w:ascii="Arial" w:hAnsi="Arial" w:cs="Arial"/>
                <w:sz w:val="18"/>
                <w:szCs w:val="18"/>
              </w:rPr>
              <w:t xml:space="preserve">Sistem Pengolahan Nilai Siswa Pada Data Nurul Islam </w:t>
            </w:r>
          </w:p>
          <w:p w14:paraId="3B1E940E" w14:textId="7C791615" w:rsidR="00D35C5D" w:rsidRPr="00D35C5D" w:rsidRDefault="00DD080E" w:rsidP="00DD080E">
            <w:pPr>
              <w:rPr>
                <w:rFonts w:ascii="Arial" w:hAnsi="Arial" w:cs="Arial"/>
                <w:sz w:val="18"/>
                <w:szCs w:val="18"/>
              </w:rPr>
            </w:pPr>
            <w:r w:rsidRPr="00DD080E">
              <w:rPr>
                <w:rFonts w:ascii="Arial" w:hAnsi="Arial" w:cs="Arial"/>
                <w:sz w:val="18"/>
                <w:szCs w:val="18"/>
              </w:rPr>
              <w:t>Karawang</w:t>
            </w:r>
          </w:p>
        </w:tc>
        <w:tc>
          <w:tcPr>
            <w:tcW w:w="1468" w:type="dxa"/>
          </w:tcPr>
          <w:p w14:paraId="367D3F07" w14:textId="77777777" w:rsidR="007306C7" w:rsidRPr="007306C7" w:rsidRDefault="007306C7" w:rsidP="007306C7">
            <w:pPr>
              <w:rPr>
                <w:rFonts w:ascii="Arial" w:hAnsi="Arial" w:cs="Arial"/>
                <w:sz w:val="18"/>
                <w:szCs w:val="18"/>
              </w:rPr>
            </w:pPr>
            <w:r w:rsidRPr="007306C7">
              <w:rPr>
                <w:rFonts w:ascii="Arial" w:hAnsi="Arial" w:cs="Arial"/>
                <w:sz w:val="18"/>
                <w:szCs w:val="18"/>
              </w:rPr>
              <w:t xml:space="preserve">Penerapan Metode Rapid </w:t>
            </w:r>
            <w:proofErr w:type="spellStart"/>
            <w:r w:rsidRPr="007306C7">
              <w:rPr>
                <w:rFonts w:ascii="Arial" w:hAnsi="Arial" w:cs="Arial"/>
                <w:sz w:val="18"/>
                <w:szCs w:val="18"/>
              </w:rPr>
              <w:t>Application</w:t>
            </w:r>
            <w:proofErr w:type="spellEnd"/>
            <w:r w:rsidRPr="007306C7">
              <w:rPr>
                <w:rFonts w:ascii="Arial" w:hAnsi="Arial" w:cs="Arial"/>
                <w:sz w:val="18"/>
                <w:szCs w:val="18"/>
              </w:rPr>
              <w:t xml:space="preserve"> Development (RAD) </w:t>
            </w:r>
          </w:p>
          <w:p w14:paraId="7DE7C362" w14:textId="77777777" w:rsidR="007306C7" w:rsidRPr="007306C7" w:rsidRDefault="007306C7" w:rsidP="007306C7">
            <w:pPr>
              <w:rPr>
                <w:rFonts w:ascii="Arial" w:hAnsi="Arial" w:cs="Arial"/>
                <w:sz w:val="18"/>
                <w:szCs w:val="18"/>
              </w:rPr>
            </w:pPr>
            <w:r w:rsidRPr="007306C7">
              <w:rPr>
                <w:rFonts w:ascii="Arial" w:hAnsi="Arial" w:cs="Arial"/>
                <w:sz w:val="18"/>
                <w:szCs w:val="18"/>
              </w:rPr>
              <w:t>dalam Rancang Bangun Sistem Informasi</w:t>
            </w:r>
          </w:p>
          <w:p w14:paraId="1F22A4A5" w14:textId="041FABF9" w:rsidR="00D35C5D" w:rsidRPr="00D35C5D" w:rsidRDefault="007306C7" w:rsidP="007306C7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7306C7">
              <w:rPr>
                <w:rFonts w:ascii="Arial" w:hAnsi="Arial" w:cs="Arial"/>
                <w:sz w:val="18"/>
                <w:szCs w:val="18"/>
              </w:rPr>
              <w:t>Rapor Online (SIRALINE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)</w:t>
            </w:r>
          </w:p>
        </w:tc>
      </w:tr>
      <w:tr w:rsidR="00B51A1E" w:rsidRPr="00D35C5D" w14:paraId="26555E17" w14:textId="77777777" w:rsidTr="00430AEF">
        <w:tc>
          <w:tcPr>
            <w:tcW w:w="1117" w:type="dxa"/>
            <w:shd w:val="clear" w:color="auto" w:fill="F4B083" w:themeFill="accent2" w:themeFillTint="99"/>
            <w:vAlign w:val="center"/>
          </w:tcPr>
          <w:p w14:paraId="69D938A2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lastRenderedPageBreak/>
              <w:t>Objek</w:t>
            </w:r>
          </w:p>
        </w:tc>
        <w:tc>
          <w:tcPr>
            <w:tcW w:w="1337" w:type="dxa"/>
          </w:tcPr>
          <w:p w14:paraId="31945D2A" w14:textId="0826C913" w:rsidR="001934C0" w:rsidRPr="001934C0" w:rsidRDefault="00B51A1E" w:rsidP="001934C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1934C0">
              <w:rPr>
                <w:rFonts w:ascii="Arial" w:hAnsi="Arial" w:cs="Arial"/>
                <w:sz w:val="18"/>
                <w:szCs w:val="18"/>
                <w:lang w:val="en-US"/>
              </w:rPr>
              <w:t>Smp</w:t>
            </w:r>
            <w:proofErr w:type="spellEnd"/>
            <w:r w:rsidRPr="001934C0">
              <w:rPr>
                <w:rFonts w:ascii="Arial" w:hAnsi="Arial" w:cs="Arial"/>
                <w:sz w:val="18"/>
                <w:szCs w:val="18"/>
                <w:lang w:val="en-US"/>
              </w:rPr>
              <w:t xml:space="preserve"> Negeri 1 </w:t>
            </w:r>
          </w:p>
          <w:p w14:paraId="3E17BB27" w14:textId="3E6AA786" w:rsidR="00D35C5D" w:rsidRPr="00D35C5D" w:rsidRDefault="00B51A1E" w:rsidP="001934C0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1934C0">
              <w:rPr>
                <w:rFonts w:ascii="Arial" w:hAnsi="Arial" w:cs="Arial"/>
                <w:sz w:val="18"/>
                <w:szCs w:val="18"/>
                <w:lang w:val="en-US"/>
              </w:rPr>
              <w:t>Karangrayung</w:t>
            </w:r>
            <w:proofErr w:type="spellEnd"/>
            <w:r w:rsidRPr="001934C0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934C0">
              <w:rPr>
                <w:rFonts w:ascii="Arial" w:hAnsi="Arial" w:cs="Arial"/>
                <w:sz w:val="18"/>
                <w:szCs w:val="18"/>
                <w:lang w:val="en-US"/>
              </w:rPr>
              <w:t>Kabupaten</w:t>
            </w:r>
            <w:proofErr w:type="spellEnd"/>
            <w:r w:rsidRPr="001934C0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1934C0">
              <w:rPr>
                <w:rFonts w:ascii="Arial" w:hAnsi="Arial" w:cs="Arial"/>
                <w:sz w:val="18"/>
                <w:szCs w:val="18"/>
                <w:lang w:val="en-US"/>
              </w:rPr>
              <w:t>Grobogan</w:t>
            </w:r>
            <w:proofErr w:type="spellEnd"/>
          </w:p>
        </w:tc>
        <w:tc>
          <w:tcPr>
            <w:tcW w:w="1597" w:type="dxa"/>
          </w:tcPr>
          <w:p w14:paraId="00314FB5" w14:textId="52FAF23E" w:rsidR="00D35C5D" w:rsidRPr="00D35C5D" w:rsidRDefault="00A702E4" w:rsidP="00D35C5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SMP Muhammadiyah Imogiri Yogyakarta</w:t>
            </w:r>
          </w:p>
        </w:tc>
        <w:tc>
          <w:tcPr>
            <w:tcW w:w="1597" w:type="dxa"/>
          </w:tcPr>
          <w:p w14:paraId="6011C0CE" w14:textId="5A590D7F" w:rsidR="00D35C5D" w:rsidRPr="00D35C5D" w:rsidRDefault="00A702E4" w:rsidP="00D35C5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MA Al-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Kanawiyah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Cikulur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Lebak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Banten</w:t>
            </w:r>
          </w:p>
        </w:tc>
        <w:tc>
          <w:tcPr>
            <w:tcW w:w="1577" w:type="dxa"/>
          </w:tcPr>
          <w:p w14:paraId="241E88DD" w14:textId="427ACF8C" w:rsidR="00D35C5D" w:rsidRPr="00D35C5D" w:rsidRDefault="00DD080E" w:rsidP="00D35C5D">
            <w:pPr>
              <w:rPr>
                <w:rFonts w:ascii="Arial" w:hAnsi="Arial" w:cs="Arial"/>
                <w:sz w:val="18"/>
                <w:szCs w:val="18"/>
              </w:rPr>
            </w:pPr>
            <w:r w:rsidRPr="00DD080E">
              <w:rPr>
                <w:rFonts w:ascii="Arial" w:hAnsi="Arial" w:cs="Arial"/>
                <w:sz w:val="18"/>
                <w:szCs w:val="18"/>
              </w:rPr>
              <w:t>DTA Nurul Islam Karawang</w:t>
            </w:r>
          </w:p>
        </w:tc>
        <w:tc>
          <w:tcPr>
            <w:tcW w:w="1468" w:type="dxa"/>
          </w:tcPr>
          <w:p w14:paraId="42753A96" w14:textId="3E97DE83" w:rsidR="00D35C5D" w:rsidRPr="00D35C5D" w:rsidRDefault="007306C7" w:rsidP="00D35C5D">
            <w:pPr>
              <w:rPr>
                <w:rFonts w:ascii="Arial" w:hAnsi="Arial" w:cs="Arial"/>
                <w:sz w:val="18"/>
                <w:szCs w:val="18"/>
              </w:rPr>
            </w:pPr>
            <w:r w:rsidRPr="007306C7">
              <w:rPr>
                <w:rFonts w:ascii="Arial" w:hAnsi="Arial" w:cs="Arial"/>
                <w:sz w:val="18"/>
                <w:szCs w:val="18"/>
              </w:rPr>
              <w:t xml:space="preserve">SD Islam Imam </w:t>
            </w:r>
            <w:proofErr w:type="spellStart"/>
            <w:r w:rsidRPr="007306C7">
              <w:rPr>
                <w:rFonts w:ascii="Arial" w:hAnsi="Arial" w:cs="Arial"/>
                <w:sz w:val="18"/>
                <w:szCs w:val="18"/>
              </w:rPr>
              <w:t>Safi’s</w:t>
            </w:r>
            <w:proofErr w:type="spellEnd"/>
            <w:r w:rsidRPr="007306C7">
              <w:rPr>
                <w:rFonts w:ascii="Arial" w:hAnsi="Arial" w:cs="Arial"/>
                <w:sz w:val="18"/>
                <w:szCs w:val="18"/>
              </w:rPr>
              <w:t xml:space="preserve"> Jember</w:t>
            </w:r>
          </w:p>
        </w:tc>
      </w:tr>
      <w:tr w:rsidR="00B51A1E" w:rsidRPr="00D35C5D" w14:paraId="60497FD6" w14:textId="77777777" w:rsidTr="00B51A1E">
        <w:tc>
          <w:tcPr>
            <w:tcW w:w="1117" w:type="dxa"/>
            <w:shd w:val="clear" w:color="auto" w:fill="F4B083" w:themeFill="accent2" w:themeFillTint="99"/>
            <w:vAlign w:val="center"/>
          </w:tcPr>
          <w:p w14:paraId="34076AC7" w14:textId="77777777" w:rsidR="00D35C5D" w:rsidRPr="00D35C5D" w:rsidRDefault="00D35C5D" w:rsidP="00D35C5D">
            <w:pPr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>Metode/ Teori yang digunakan</w:t>
            </w:r>
          </w:p>
        </w:tc>
        <w:tc>
          <w:tcPr>
            <w:tcW w:w="1337" w:type="dxa"/>
            <w:vAlign w:val="center"/>
          </w:tcPr>
          <w:p w14:paraId="1B9826A4" w14:textId="2F87CB1B" w:rsidR="00D35C5D" w:rsidRPr="00D35C5D" w:rsidRDefault="00B51A1E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terfall</w:t>
            </w:r>
          </w:p>
        </w:tc>
        <w:tc>
          <w:tcPr>
            <w:tcW w:w="1597" w:type="dxa"/>
            <w:vAlign w:val="center"/>
          </w:tcPr>
          <w:p w14:paraId="370F2CF5" w14:textId="76129086" w:rsidR="00D35C5D" w:rsidRPr="00D35C5D" w:rsidRDefault="00B51A1E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terfall</w:t>
            </w:r>
          </w:p>
        </w:tc>
        <w:tc>
          <w:tcPr>
            <w:tcW w:w="1597" w:type="dxa"/>
            <w:vAlign w:val="center"/>
          </w:tcPr>
          <w:p w14:paraId="5C3C8280" w14:textId="34341022" w:rsidR="00D35C5D" w:rsidRPr="00D35C5D" w:rsidRDefault="00B51A1E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terfall</w:t>
            </w:r>
          </w:p>
        </w:tc>
        <w:tc>
          <w:tcPr>
            <w:tcW w:w="1577" w:type="dxa"/>
            <w:vAlign w:val="center"/>
          </w:tcPr>
          <w:p w14:paraId="18675DFE" w14:textId="76414E76" w:rsidR="00D35C5D" w:rsidRPr="00D35C5D" w:rsidRDefault="00B51A1E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Waterfall</w:t>
            </w:r>
          </w:p>
        </w:tc>
        <w:tc>
          <w:tcPr>
            <w:tcW w:w="1468" w:type="dxa"/>
            <w:vAlign w:val="center"/>
          </w:tcPr>
          <w:p w14:paraId="508D858E" w14:textId="3AA9AF9B" w:rsidR="00D35C5D" w:rsidRPr="00D35C5D" w:rsidRDefault="007306C7" w:rsidP="00B51A1E">
            <w:pPr>
              <w:spacing w:line="48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n-US"/>
              </w:rPr>
            </w:pPr>
            <w:r w:rsidRPr="00B51A1E">
              <w:rPr>
                <w:rFonts w:ascii="Times New Roman" w:hAnsi="Times New Roman" w:cs="Times New Roman"/>
                <w:sz w:val="18"/>
                <w:szCs w:val="18"/>
                <w:lang w:val="en-US"/>
              </w:rPr>
              <w:t>RAD</w:t>
            </w:r>
          </w:p>
        </w:tc>
      </w:tr>
      <w:tr w:rsidR="00B51A1E" w:rsidRPr="00D35C5D" w14:paraId="318776E4" w14:textId="77777777" w:rsidTr="00430AEF">
        <w:tc>
          <w:tcPr>
            <w:tcW w:w="1117" w:type="dxa"/>
            <w:shd w:val="clear" w:color="auto" w:fill="F4B083" w:themeFill="accent2" w:themeFillTint="99"/>
            <w:vAlign w:val="center"/>
          </w:tcPr>
          <w:p w14:paraId="7EBA1A1E" w14:textId="77777777" w:rsidR="00D35C5D" w:rsidRPr="00D35C5D" w:rsidRDefault="00D35C5D" w:rsidP="00D35C5D">
            <w:pPr>
              <w:spacing w:line="480" w:lineRule="auto"/>
              <w:jc w:val="center"/>
              <w:rPr>
                <w:rFonts w:ascii="Arial" w:hAnsi="Arial" w:cs="Arial"/>
                <w:b/>
                <w:sz w:val="18"/>
                <w:szCs w:val="18"/>
              </w:rPr>
            </w:pPr>
            <w:r w:rsidRPr="00D35C5D">
              <w:rPr>
                <w:rFonts w:ascii="Arial" w:hAnsi="Arial" w:cs="Arial"/>
                <w:b/>
                <w:sz w:val="18"/>
                <w:szCs w:val="18"/>
              </w:rPr>
              <w:t>Hasil</w:t>
            </w:r>
          </w:p>
        </w:tc>
        <w:tc>
          <w:tcPr>
            <w:tcW w:w="1337" w:type="dxa"/>
          </w:tcPr>
          <w:p w14:paraId="1E1B208A" w14:textId="0222C69D" w:rsidR="00D35C5D" w:rsidRPr="00D35C5D" w:rsidRDefault="001934C0" w:rsidP="00D35C5D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pengelolaan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nilai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setelah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dilakukan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testing dan uji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pengguna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kepada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30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responden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dihasilkan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bahwa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layak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untuk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digunakan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. Dan uji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coba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menggunakan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testing tools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Yslow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mendapatkan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nilai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C (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cukup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>).</w:t>
            </w:r>
          </w:p>
        </w:tc>
        <w:tc>
          <w:tcPr>
            <w:tcW w:w="1597" w:type="dxa"/>
          </w:tcPr>
          <w:p w14:paraId="35AE5390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 xml:space="preserve">Telah berhasil dibuat sebuah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</w:rPr>
              <w:t>website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</w:rPr>
              <w:t xml:space="preserve"> </w:t>
            </w:r>
          </w:p>
          <w:p w14:paraId="7BC88E54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 xml:space="preserve">sistem informasi pengolahan nilai siswa </w:t>
            </w:r>
          </w:p>
          <w:p w14:paraId="5809369B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 xml:space="preserve">yang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</w:rPr>
              <w:t>diperuntukan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</w:rPr>
              <w:t xml:space="preserve"> sebagai sarana dalam </w:t>
            </w:r>
          </w:p>
          <w:p w14:paraId="7480CF84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 xml:space="preserve">kegiatan pengolahan nilai siswa sampai </w:t>
            </w:r>
          </w:p>
          <w:p w14:paraId="0CA5FAC9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 xml:space="preserve">menghasilkan nilai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</w:rPr>
              <w:t>raport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</w:rPr>
              <w:t xml:space="preserve"> di SMP </w:t>
            </w:r>
          </w:p>
          <w:p w14:paraId="392E99A6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Muhammadiyah Imogiri Yogyakarta.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Struktur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navigasi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yang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digunakan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yaitu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4BC959B6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struktur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navigasi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komposit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karena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068374E3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pengguna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dapat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melakukan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penjelasan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620AE4FF" w14:textId="7C27CCCD" w:rsidR="00D35C5D" w:rsidRPr="00D35C5D" w:rsidRDefault="00A702E4" w:rsidP="00A702E4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lebih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bebas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</w:p>
        </w:tc>
        <w:tc>
          <w:tcPr>
            <w:tcW w:w="1597" w:type="dxa"/>
          </w:tcPr>
          <w:p w14:paraId="131032AA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Sistem informasi yang baru ini akan memudahkan</w:t>
            </w:r>
          </w:p>
          <w:p w14:paraId="6F745C67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bagian pengolahan nilai dalam membuat laporan</w:t>
            </w:r>
          </w:p>
          <w:p w14:paraId="5E09C18B" w14:textId="565ACCC5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sesuai dengan kebutuhan</w:t>
            </w:r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penyajian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informasi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yang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lebih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akurat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relevan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menghemat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waktu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pencatatan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nilai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mudah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untuk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merekap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nilai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bulanan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sesuai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>kebutuhan</w:t>
            </w:r>
            <w:proofErr w:type="spellEnd"/>
            <w:r w:rsidR="007424B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r w:rsidRPr="00A702E4">
              <w:rPr>
                <w:rFonts w:ascii="Arial" w:hAnsi="Arial" w:cs="Arial"/>
                <w:sz w:val="18"/>
                <w:szCs w:val="18"/>
              </w:rPr>
              <w:t>manajemen yang</w:t>
            </w:r>
          </w:p>
          <w:p w14:paraId="3752E184" w14:textId="77777777" w:rsidR="00A702E4" w:rsidRPr="00A702E4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diterapkan oleh MA Al-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</w:rPr>
              <w:t>Kanawiyah</w:t>
            </w:r>
            <w:proofErr w:type="spellEnd"/>
            <w:r w:rsidRPr="00A702E4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A702E4">
              <w:rPr>
                <w:rFonts w:ascii="Arial" w:hAnsi="Arial" w:cs="Arial"/>
                <w:sz w:val="18"/>
                <w:szCs w:val="18"/>
              </w:rPr>
              <w:t>Cikulur</w:t>
            </w:r>
            <w:proofErr w:type="spellEnd"/>
          </w:p>
          <w:p w14:paraId="56FFECB7" w14:textId="01A24DA3" w:rsidR="00D35C5D" w:rsidRPr="00D35C5D" w:rsidRDefault="00A702E4" w:rsidP="00A702E4">
            <w:pPr>
              <w:rPr>
                <w:rFonts w:ascii="Arial" w:hAnsi="Arial" w:cs="Arial"/>
                <w:sz w:val="18"/>
                <w:szCs w:val="18"/>
              </w:rPr>
            </w:pPr>
            <w:r w:rsidRPr="00A702E4">
              <w:rPr>
                <w:rFonts w:ascii="Arial" w:hAnsi="Arial" w:cs="Arial"/>
                <w:sz w:val="18"/>
                <w:szCs w:val="18"/>
              </w:rPr>
              <w:t>Lebak Banten.</w:t>
            </w:r>
          </w:p>
        </w:tc>
        <w:tc>
          <w:tcPr>
            <w:tcW w:w="1577" w:type="dxa"/>
          </w:tcPr>
          <w:p w14:paraId="2E4EA093" w14:textId="77777777" w:rsidR="00DD080E" w:rsidRPr="00DD080E" w:rsidRDefault="00DD080E" w:rsidP="00DD080E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Telah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dihasilk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ebuah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informasi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pengolah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nilai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rapor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.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informasi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akademik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berbasis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web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ini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dapat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membantu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pengolah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pengarsip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15FC6E7A" w14:textId="1D045E9A" w:rsidR="00DD080E" w:rsidRPr="00DD080E" w:rsidRDefault="00DD080E" w:rsidP="00DD080E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data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akademik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yaitu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: data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iswa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, data guru, data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kelas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nilai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iswa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informasi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tersebut</w:t>
            </w:r>
            <w:proofErr w:type="spellEnd"/>
          </w:p>
          <w:p w14:paraId="1026F7F2" w14:textId="4BADF091" w:rsidR="00DD080E" w:rsidRPr="00DD080E" w:rsidRDefault="00DD080E" w:rsidP="00DD080E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dapat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menyajik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lapor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33291FC4" w14:textId="7DBFCD3C" w:rsidR="00D35C5D" w:rsidRPr="00D35C5D" w:rsidRDefault="00DD080E" w:rsidP="00DD080E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pengelola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data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iswa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,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erta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lapor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pengelola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nilai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siswa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dengan</w:t>
            </w:r>
            <w:proofErr w:type="spellEnd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DD080E">
              <w:rPr>
                <w:rFonts w:ascii="Arial" w:hAnsi="Arial" w:cs="Arial"/>
                <w:sz w:val="18"/>
                <w:szCs w:val="18"/>
                <w:lang w:val="en-US"/>
              </w:rPr>
              <w:t>cepat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. </w:t>
            </w:r>
          </w:p>
        </w:tc>
        <w:tc>
          <w:tcPr>
            <w:tcW w:w="1468" w:type="dxa"/>
          </w:tcPr>
          <w:p w14:paraId="71422093" w14:textId="77777777" w:rsidR="00766A66" w:rsidRPr="00766A66" w:rsidRDefault="007306C7" w:rsidP="00766A66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66A66">
              <w:rPr>
                <w:rFonts w:ascii="Arial" w:hAnsi="Arial" w:cs="Arial"/>
                <w:sz w:val="18"/>
                <w:szCs w:val="18"/>
                <w:lang w:val="en-US"/>
              </w:rPr>
              <w:t>dapat</w:t>
            </w:r>
            <w:proofErr w:type="spellEnd"/>
            <w:r w:rsid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66A66" w:rsidRPr="00766A66">
              <w:rPr>
                <w:rFonts w:ascii="Arial" w:hAnsi="Arial" w:cs="Arial"/>
                <w:sz w:val="18"/>
                <w:szCs w:val="18"/>
                <w:lang w:val="en-US"/>
              </w:rPr>
              <w:t>memberikan</w:t>
            </w:r>
            <w:proofErr w:type="spellEnd"/>
            <w:r w:rsidR="00766A66"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66A66" w:rsidRPr="00766A66">
              <w:rPr>
                <w:rFonts w:ascii="Arial" w:hAnsi="Arial" w:cs="Arial"/>
                <w:sz w:val="18"/>
                <w:szCs w:val="18"/>
                <w:lang w:val="en-US"/>
              </w:rPr>
              <w:t>informasi</w:t>
            </w:r>
            <w:proofErr w:type="spellEnd"/>
            <w:r w:rsidR="00766A66"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yang </w:t>
            </w:r>
            <w:proofErr w:type="spellStart"/>
            <w:r w:rsidR="00766A66" w:rsidRPr="00766A66">
              <w:rPr>
                <w:rFonts w:ascii="Arial" w:hAnsi="Arial" w:cs="Arial"/>
                <w:sz w:val="18"/>
                <w:szCs w:val="18"/>
                <w:lang w:val="en-US"/>
              </w:rPr>
              <w:t>dibutuhkan</w:t>
            </w:r>
            <w:proofErr w:type="spellEnd"/>
            <w:r w:rsidR="00766A66"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="00766A66" w:rsidRPr="00766A66">
              <w:rPr>
                <w:rFonts w:ascii="Arial" w:hAnsi="Arial" w:cs="Arial"/>
                <w:sz w:val="18"/>
                <w:szCs w:val="18"/>
                <w:lang w:val="en-US"/>
              </w:rPr>
              <w:t>secara</w:t>
            </w:r>
            <w:proofErr w:type="spellEnd"/>
            <w:r w:rsidR="00766A66"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4F4D00FE" w14:textId="77777777" w:rsidR="00766A66" w:rsidRPr="00766A66" w:rsidRDefault="00766A66" w:rsidP="00766A66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cepat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tepat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informasi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membantu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34B946EB" w14:textId="77777777" w:rsidR="00766A66" w:rsidRPr="00766A66" w:rsidRDefault="00766A66" w:rsidP="00766A66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pengolahan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pengarsipkan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data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rapor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.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  <w:r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mempermudah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proses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pengolahan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rapor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yang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sebelumnya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</w:p>
          <w:p w14:paraId="67047849" w14:textId="04A49E66" w:rsidR="00D35C5D" w:rsidRPr="00D35C5D" w:rsidRDefault="00766A66" w:rsidP="00766A66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prosesnya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masih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manual </w:t>
            </w:r>
            <w:proofErr w:type="spellStart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>menggunakan</w:t>
            </w:r>
            <w:proofErr w:type="spellEnd"/>
            <w:r w:rsidRPr="00766A66">
              <w:rPr>
                <w:rFonts w:ascii="Arial" w:hAnsi="Arial" w:cs="Arial"/>
                <w:sz w:val="18"/>
                <w:szCs w:val="18"/>
                <w:lang w:val="en-US"/>
              </w:rPr>
              <w:t xml:space="preserve"> file excel</w:t>
            </w:r>
            <w:r>
              <w:rPr>
                <w:rFonts w:ascii="Arial" w:hAnsi="Arial" w:cs="Arial"/>
                <w:sz w:val="18"/>
                <w:szCs w:val="18"/>
                <w:lang w:val="en-US"/>
              </w:rPr>
              <w:t>.</w:t>
            </w:r>
          </w:p>
        </w:tc>
      </w:tr>
    </w:tbl>
    <w:p w14:paraId="14852C28" w14:textId="0641B492" w:rsidR="00D35C5D" w:rsidRDefault="00D35C5D" w:rsidP="00D35C5D"/>
    <w:p w14:paraId="21B8F166" w14:textId="24256CD7" w:rsidR="007D322C" w:rsidRPr="00B51A1E" w:rsidRDefault="007D322C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1A1E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B51A1E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 w:rsidRPr="00B51A1E">
        <w:rPr>
          <w:rFonts w:ascii="Times New Roman" w:hAnsi="Times New Roman" w:cs="Times New Roman"/>
          <w:b/>
          <w:bCs/>
          <w:sz w:val="24"/>
          <w:szCs w:val="24"/>
        </w:rPr>
        <w:t xml:space="preserve"> 2.1</w:t>
      </w:r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mbar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Ki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Agile, Water Fall, Lean Development, TDD (Test- Driven Development), BDD (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-Driven Development), T-BDD (Test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havi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- Driven Development)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lastRenderedPageBreak/>
        <w:t>pengemb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RAD (Rapid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catio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evelopment)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.</w:t>
      </w:r>
      <w:r w:rsidRPr="00B51A1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E0002" w:rsidRPr="00B51A1E">
        <w:rPr>
          <w:rFonts w:ascii="Times New Roman" w:hAnsi="Times New Roman" w:cs="Times New Roman"/>
          <w:sz w:val="24"/>
          <w:szCs w:val="24"/>
        </w:rPr>
        <w:t xml:space="preserve"> SMP </w:t>
      </w:r>
      <w:r w:rsidRPr="00B51A1E">
        <w:rPr>
          <w:rFonts w:ascii="Times New Roman" w:hAnsi="Times New Roman" w:cs="Times New Roman"/>
          <w:sz w:val="24"/>
          <w:szCs w:val="24"/>
        </w:rPr>
        <w:t xml:space="preserve">Negeri 1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arangrayu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Grobo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2E0002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E0002" w:rsidRPr="00B51A1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2E0002" w:rsidRPr="00B51A1E">
        <w:rPr>
          <w:rFonts w:ascii="Times New Roman" w:hAnsi="Times New Roman" w:cs="Times New Roman"/>
          <w:sz w:val="24"/>
          <w:szCs w:val="24"/>
        </w:rPr>
        <w:t xml:space="preserve"> di uji </w:t>
      </w:r>
      <w:proofErr w:type="spellStart"/>
      <w:r w:rsidR="002E0002"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E0002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2E0002" w:rsidRPr="00B51A1E">
        <w:rPr>
          <w:rFonts w:ascii="Times New Roman" w:hAnsi="Times New Roman" w:cs="Times New Roman"/>
          <w:sz w:val="24"/>
          <w:szCs w:val="24"/>
        </w:rPr>
        <w:t xml:space="preserve">uji black box, uji portability, uji efficiency dan uji </w:t>
      </w:r>
      <w:proofErr w:type="spellStart"/>
      <w:r w:rsidR="002E0002" w:rsidRPr="00B51A1E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="002E0002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002" w:rsidRPr="00B51A1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2E0002" w:rsidRPr="00B51A1E">
        <w:rPr>
          <w:rFonts w:ascii="Times New Roman" w:hAnsi="Times New Roman" w:cs="Times New Roman"/>
          <w:sz w:val="24"/>
          <w:szCs w:val="24"/>
        </w:rPr>
        <w:t>.</w:t>
      </w:r>
      <w:r w:rsidR="002E0002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B10614" w:rsidRPr="00B51A1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B10614" w:rsidRPr="00B51A1E">
        <w:rPr>
          <w:rFonts w:ascii="Times New Roman" w:hAnsi="Times New Roman" w:cs="Times New Roman"/>
          <w:sz w:val="24"/>
          <w:szCs w:val="24"/>
        </w:rPr>
        <w:t xml:space="preserve">SMP Muhammadiyah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Imogir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Yogyakarta</w:t>
      </w:r>
      <w:r w:rsidR="00B10614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guru,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pengajar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UTS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UAS</w:t>
      </w:r>
      <w:r w:rsidR="00B10614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komposit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0614"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10614" w:rsidRPr="00B51A1E">
        <w:rPr>
          <w:rFonts w:ascii="Times New Roman" w:hAnsi="Times New Roman" w:cs="Times New Roman"/>
          <w:sz w:val="24"/>
          <w:szCs w:val="24"/>
        </w:rPr>
        <w:t xml:space="preserve"> waterfall.</w:t>
      </w:r>
      <w:r w:rsidR="00DD745B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DD745B" w:rsidRPr="00B51A1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DD745B"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DD745B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45B" w:rsidRPr="00B51A1E">
        <w:rPr>
          <w:rFonts w:ascii="Times New Roman" w:hAnsi="Times New Roman" w:cs="Times New Roman"/>
          <w:sz w:val="24"/>
          <w:szCs w:val="24"/>
        </w:rPr>
        <w:t>ke</w:t>
      </w:r>
      <w:r w:rsidR="00DD745B" w:rsidRPr="00B51A1E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DD745B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45B" w:rsidRPr="00B51A1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DD745B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D745B"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DD745B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45B"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745B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DD745B" w:rsidRPr="00B51A1E">
        <w:rPr>
          <w:rFonts w:ascii="Times New Roman" w:hAnsi="Times New Roman" w:cs="Times New Roman"/>
          <w:sz w:val="24"/>
          <w:szCs w:val="24"/>
        </w:rPr>
        <w:t>MA Al-</w:t>
      </w:r>
      <w:proofErr w:type="spellStart"/>
      <w:r w:rsidR="00DD745B" w:rsidRPr="00B51A1E">
        <w:rPr>
          <w:rFonts w:ascii="Times New Roman" w:hAnsi="Times New Roman" w:cs="Times New Roman"/>
          <w:sz w:val="24"/>
          <w:szCs w:val="24"/>
        </w:rPr>
        <w:t>Kanawiyah</w:t>
      </w:r>
      <w:proofErr w:type="spellEnd"/>
      <w:r w:rsidR="00DD745B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45B" w:rsidRPr="00B51A1E">
        <w:rPr>
          <w:rFonts w:ascii="Times New Roman" w:hAnsi="Times New Roman" w:cs="Times New Roman"/>
          <w:sz w:val="24"/>
          <w:szCs w:val="24"/>
        </w:rPr>
        <w:t>Cikulur</w:t>
      </w:r>
      <w:proofErr w:type="spellEnd"/>
      <w:r w:rsidR="00DD745B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745B" w:rsidRPr="00B51A1E">
        <w:rPr>
          <w:rFonts w:ascii="Times New Roman" w:hAnsi="Times New Roman" w:cs="Times New Roman"/>
          <w:sz w:val="24"/>
          <w:szCs w:val="24"/>
        </w:rPr>
        <w:t>Lebak</w:t>
      </w:r>
      <w:proofErr w:type="spellEnd"/>
      <w:r w:rsidR="00DD745B" w:rsidRPr="00B51A1E">
        <w:rPr>
          <w:rFonts w:ascii="Times New Roman" w:hAnsi="Times New Roman" w:cs="Times New Roman"/>
          <w:sz w:val="24"/>
          <w:szCs w:val="24"/>
        </w:rPr>
        <w:t xml:space="preserve"> Banten</w:t>
      </w:r>
      <w:r w:rsidR="00DD745B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menghemat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merekap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bulan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yang</w:t>
      </w:r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oleh MA Al-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Kanawiyah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Cikulur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Lebak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Banten.</w:t>
      </w:r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AA1D0D" w:rsidRPr="00B51A1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ke</w:t>
      </w:r>
      <w:r w:rsidR="00AA1D0D" w:rsidRPr="00B51A1E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A1D0D"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A1D0D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BB37E6" w:rsidRPr="00B51A1E">
        <w:rPr>
          <w:rFonts w:ascii="Times New Roman" w:hAnsi="Times New Roman" w:cs="Times New Roman"/>
          <w:sz w:val="24"/>
          <w:szCs w:val="24"/>
        </w:rPr>
        <w:t xml:space="preserve">DTA Nurul Islam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Karawang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web di DTA Nurul Islam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Karawang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Barat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laporan-lapor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>.</w:t>
      </w:r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BB37E6" w:rsidRPr="00B51A1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ke</w:t>
      </w:r>
      <w:r w:rsidR="00BB37E6" w:rsidRPr="00B51A1E">
        <w:rPr>
          <w:rFonts w:ascii="Times New Roman" w:hAnsi="Times New Roman" w:cs="Times New Roman"/>
          <w:sz w:val="24"/>
          <w:szCs w:val="24"/>
        </w:rPr>
        <w:t>lima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="00BB37E6" w:rsidRPr="00B51A1E">
        <w:rPr>
          <w:rFonts w:ascii="Times New Roman" w:hAnsi="Times New Roman" w:cs="Times New Roman"/>
          <w:sz w:val="24"/>
          <w:szCs w:val="24"/>
        </w:rPr>
        <w:t xml:space="preserve">SD Islam Imam Safi’s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</w:t>
      </w:r>
      <w:r w:rsidR="00BB37E6" w:rsidRPr="00B51A1E">
        <w:rPr>
          <w:rFonts w:ascii="Times New Roman" w:hAnsi="Times New Roman" w:cs="Times New Roman"/>
          <w:sz w:val="24"/>
          <w:szCs w:val="24"/>
        </w:rPr>
        <w:t>istem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pengarsipk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>.</w:t>
      </w:r>
      <w:r w:rsidR="00BB37E6" w:rsidRPr="00B51A1E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lastRenderedPageBreak/>
        <w:t>m</w:t>
      </w:r>
      <w:r w:rsidR="00BB37E6" w:rsidRPr="00B51A1E">
        <w:rPr>
          <w:rFonts w:ascii="Times New Roman" w:hAnsi="Times New Roman" w:cs="Times New Roman"/>
          <w:sz w:val="24"/>
          <w:szCs w:val="24"/>
        </w:rPr>
        <w:t>engolah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mengarsipkan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, data guru, data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wali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7E6" w:rsidRPr="00B51A1E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BB37E6" w:rsidRPr="00B51A1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CD28A1" w14:textId="22EB2D80" w:rsidR="00642FB0" w:rsidRPr="00B51A1E" w:rsidRDefault="00642FB0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po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RAD, Waterfall, REST. Agile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RAD (Rapid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catio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evelopment)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SDN 1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Mulya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AF3"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C42AF3" w:rsidRPr="00B51A1E">
        <w:rPr>
          <w:rFonts w:ascii="Times New Roman" w:hAnsi="Times New Roman" w:cs="Times New Roman"/>
          <w:sz w:val="24"/>
          <w:szCs w:val="24"/>
        </w:rPr>
        <w:t xml:space="preserve"> web.</w:t>
      </w:r>
    </w:p>
    <w:p w14:paraId="109C6B5C" w14:textId="1A44E7D4" w:rsidR="0014576F" w:rsidRPr="00B51A1E" w:rsidRDefault="00B51A1E" w:rsidP="00B51A1E">
      <w:pPr>
        <w:pStyle w:val="Heading2"/>
        <w:spacing w:before="480" w:after="240" w:line="480" w:lineRule="auto"/>
        <w:rPr>
          <w:rFonts w:ascii="Times New Roman" w:hAnsi="Times New Roman" w:cs="Times New Roman"/>
          <w:b/>
          <w:bCs/>
          <w:color w:val="auto"/>
          <w:sz w:val="32"/>
          <w:szCs w:val="32"/>
        </w:rPr>
      </w:pPr>
      <w:r w:rsidRPr="00B51A1E">
        <w:rPr>
          <w:rFonts w:ascii="Times New Roman" w:hAnsi="Times New Roman" w:cs="Times New Roman"/>
          <w:b/>
          <w:bCs/>
          <w:color w:val="auto"/>
          <w:sz w:val="32"/>
          <w:szCs w:val="32"/>
        </w:rPr>
        <w:t xml:space="preserve">2.2 Dasar </w:t>
      </w:r>
      <w:proofErr w:type="spellStart"/>
      <w:r w:rsidRPr="00B51A1E">
        <w:rPr>
          <w:rFonts w:ascii="Times New Roman" w:hAnsi="Times New Roman" w:cs="Times New Roman"/>
          <w:b/>
          <w:bCs/>
          <w:color w:val="auto"/>
          <w:sz w:val="32"/>
          <w:szCs w:val="32"/>
        </w:rPr>
        <w:t>Teori</w:t>
      </w:r>
      <w:proofErr w:type="spellEnd"/>
    </w:p>
    <w:p w14:paraId="1087BB30" w14:textId="43BD9EF4" w:rsidR="0014576F" w:rsidRPr="00B51A1E" w:rsidRDefault="0014576F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2.2.1 </w:t>
      </w:r>
      <w:proofErr w:type="spellStart"/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Sistem</w:t>
      </w:r>
      <w:proofErr w:type="spellEnd"/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proofErr w:type="spellStart"/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Informasi</w:t>
      </w:r>
      <w:proofErr w:type="spellEnd"/>
    </w:p>
    <w:p w14:paraId="76F4DAE4" w14:textId="77777777" w:rsidR="0032683E" w:rsidRPr="0032683E" w:rsidRDefault="0032683E" w:rsidP="00B51A1E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nusi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la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kai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terap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bag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id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anto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pasa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walay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nd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um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2683E">
        <w:rPr>
          <w:rFonts w:ascii="Times New Roman" w:hAnsi="Times New Roman" w:cs="Times New Roman"/>
          <w:i/>
          <w:iCs/>
          <w:sz w:val="24"/>
          <w:szCs w:val="24"/>
          <w:lang w:val="en-US"/>
        </w:rPr>
        <w:t>smartphone</w:t>
      </w: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2A7E51CB" w14:textId="77777777" w:rsidR="0032683E" w:rsidRPr="0032683E" w:rsidRDefault="0032683E" w:rsidP="0032683E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Travelok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edi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eserv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saw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terbang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ya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bel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ke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2683E">
        <w:rPr>
          <w:rFonts w:ascii="Times New Roman" w:hAnsi="Times New Roman" w:cs="Times New Roman"/>
          <w:i/>
          <w:iCs/>
          <w:sz w:val="24"/>
          <w:szCs w:val="24"/>
          <w:lang w:val="en-US"/>
        </w:rPr>
        <w:t>online</w:t>
      </w: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web, orang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d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jalan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saw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terb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bel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ke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B14A10D" w14:textId="77777777" w:rsidR="0032683E" w:rsidRPr="0032683E" w:rsidRDefault="0032683E" w:rsidP="0032683E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lastRenderedPageBreak/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la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lek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la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umi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derha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onto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cat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ransak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jual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ibat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r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Gambar 2.1.</w:t>
      </w:r>
    </w:p>
    <w:p w14:paraId="7173546C" w14:textId="77777777" w:rsidR="0032683E" w:rsidRPr="0032683E" w:rsidRDefault="0032683E" w:rsidP="0032683E">
      <w:pPr>
        <w:keepNext/>
        <w:spacing w:line="240" w:lineRule="auto"/>
        <w:contextualSpacing/>
        <w:jc w:val="both"/>
      </w:pPr>
      <w:r w:rsidRPr="0032683E">
        <w:rPr>
          <w:noProof/>
          <w:lang w:eastAsia="id-ID"/>
        </w:rPr>
        <w:drawing>
          <wp:inline distT="0" distB="0" distL="0" distR="0" wp14:anchorId="3C9B3B0C" wp14:editId="2A350371">
            <wp:extent cx="5252085" cy="2826385"/>
            <wp:effectExtent l="0" t="0" r="571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2085" cy="2826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7AB83B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ahoma"/>
          <w:bCs/>
          <w:iCs/>
          <w:sz w:val="20"/>
          <w:szCs w:val="20"/>
          <w:lang w:val="en-US" w:bidi="en-US"/>
        </w:rPr>
      </w:pPr>
      <w:bookmarkStart w:id="11" w:name="_Toc117358698"/>
      <w:bookmarkStart w:id="12" w:name="_Toc117359328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Gambar 2.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Gambar_2. \* ARABIC </w:instrTex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32683E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1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Sistem informasi sederhana</w:t>
      </w:r>
      <w:bookmarkEnd w:id="11"/>
      <w:bookmarkEnd w:id="12"/>
    </w:p>
    <w:p w14:paraId="2EFA9929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/>
          <w:iCs/>
          <w:sz w:val="18"/>
          <w:szCs w:val="18"/>
          <w:lang w:val="en-US" w:bidi="en-US"/>
        </w:rPr>
      </w:pPr>
    </w:p>
    <w:p w14:paraId="5ED278C2" w14:textId="77777777" w:rsidR="0032683E" w:rsidRPr="0032683E" w:rsidRDefault="0032683E" w:rsidP="0032683E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lek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seba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ua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aga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bag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antara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B6F9387" w14:textId="77777777" w:rsidR="0032683E" w:rsidRPr="0032683E" w:rsidRDefault="0032683E" w:rsidP="0032683E">
      <w:pPr>
        <w:numPr>
          <w:ilvl w:val="0"/>
          <w:numId w:val="5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ksa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ut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numeri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volum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kecep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ngg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27B6ED9" w14:textId="77777777" w:rsidR="0032683E" w:rsidRPr="0032683E" w:rsidRDefault="0032683E" w:rsidP="0032683E">
      <w:pPr>
        <w:numPr>
          <w:ilvl w:val="0"/>
          <w:numId w:val="5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Mampu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un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4583547" w14:textId="77777777" w:rsidR="0032683E" w:rsidRPr="0032683E" w:rsidRDefault="0032683E" w:rsidP="0032683E">
      <w:pPr>
        <w:numPr>
          <w:ilvl w:val="0"/>
          <w:numId w:val="5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imp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700B257" w14:textId="77777777" w:rsidR="0032683E" w:rsidRPr="0032683E" w:rsidRDefault="0032683E" w:rsidP="0032683E">
      <w:pPr>
        <w:numPr>
          <w:ilvl w:val="0"/>
          <w:numId w:val="5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lastRenderedPageBreak/>
        <w:t>Menjad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luru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uni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0C6B3BC" w14:textId="77777777" w:rsidR="0032683E" w:rsidRPr="0032683E" w:rsidRDefault="0032683E" w:rsidP="0032683E">
      <w:pPr>
        <w:numPr>
          <w:ilvl w:val="0"/>
          <w:numId w:val="5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efektivita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efisien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kerj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1E9FE01" w14:textId="77777777" w:rsidR="0032683E" w:rsidRPr="0032683E" w:rsidRDefault="0032683E" w:rsidP="0032683E">
      <w:pPr>
        <w:numPr>
          <w:ilvl w:val="0"/>
          <w:numId w:val="5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aj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jela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8C22384" w14:textId="77777777" w:rsidR="0032683E" w:rsidRPr="0032683E" w:rsidRDefault="0032683E" w:rsidP="0032683E">
      <w:pPr>
        <w:numPr>
          <w:ilvl w:val="0"/>
          <w:numId w:val="5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kerj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manual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otomat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AD92672" w14:textId="77777777" w:rsidR="0032683E" w:rsidRPr="0032683E" w:rsidRDefault="0032683E" w:rsidP="0032683E">
      <w:pPr>
        <w:numPr>
          <w:ilvl w:val="0"/>
          <w:numId w:val="5"/>
        </w:num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perce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t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yunti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7A4A352" w14:textId="77777777" w:rsidR="0032683E" w:rsidRPr="0032683E" w:rsidRDefault="0032683E" w:rsidP="0032683E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uru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Alter (1992) “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bin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rosedu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orang,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organisas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cap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”. Dar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jelas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Alte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ilustras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Gambar 2.2.</w:t>
      </w:r>
    </w:p>
    <w:p w14:paraId="221A490F" w14:textId="77777777" w:rsidR="0032683E" w:rsidRPr="0032683E" w:rsidRDefault="0032683E" w:rsidP="0032683E">
      <w:pPr>
        <w:keepNext/>
        <w:spacing w:line="240" w:lineRule="auto"/>
        <w:contextualSpacing/>
        <w:jc w:val="center"/>
      </w:pPr>
      <w:r w:rsidRPr="0032683E">
        <w:rPr>
          <w:noProof/>
          <w:lang w:eastAsia="id-ID"/>
        </w:rPr>
        <w:lastRenderedPageBreak/>
        <w:drawing>
          <wp:inline distT="0" distB="0" distL="0" distR="0" wp14:anchorId="4ED1D5D9" wp14:editId="6305D0D4">
            <wp:extent cx="4791710" cy="4221480"/>
            <wp:effectExtent l="0" t="0" r="8890" b="762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1710" cy="4221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71927C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</w:pPr>
      <w:bookmarkStart w:id="13" w:name="_Toc117359329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Gambar 2.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Gambar_2. \* ARABIC </w:instrTex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32683E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2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Sistem informasi</w:t>
      </w:r>
      <w:bookmarkEnd w:id="13"/>
    </w:p>
    <w:p w14:paraId="510D92EC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/>
          <w:iCs/>
          <w:sz w:val="18"/>
          <w:szCs w:val="18"/>
          <w:lang w:val="en-US" w:bidi="en-US"/>
        </w:rPr>
      </w:pPr>
    </w:p>
    <w:p w14:paraId="10CA513D" w14:textId="77777777" w:rsidR="0032683E" w:rsidRPr="0032683E" w:rsidRDefault="0032683E" w:rsidP="0032683E">
      <w:pPr>
        <w:spacing w:after="0"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la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kerj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sebu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(Computer Based Information System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CBIS). </w:t>
      </w:r>
      <w:bookmarkStart w:id="14" w:name="_Hlk89678194"/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cangku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one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nusi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ute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rosedu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proses,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cap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2683E">
        <w:rPr>
          <w:rFonts w:ascii="Times New Roman" w:hAnsi="Times New Roman" w:cs="Times New Roman"/>
          <w:i/>
          <w:iCs/>
          <w:sz w:val="24"/>
          <w:szCs w:val="24"/>
          <w:lang w:val="en-US"/>
        </w:rPr>
        <w:t>goals</w:t>
      </w: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bookmarkEnd w:id="14"/>
    </w:p>
    <w:p w14:paraId="5C87DF3D" w14:textId="77777777" w:rsidR="0032683E" w:rsidRPr="0032683E" w:rsidRDefault="0032683E" w:rsidP="0032683E"/>
    <w:p w14:paraId="051AA653" w14:textId="507254FD" w:rsidR="0014576F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2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Basis Data</w:t>
      </w:r>
    </w:p>
    <w:p w14:paraId="289EB575" w14:textId="77777777" w:rsidR="0032683E" w:rsidRPr="0032683E" w:rsidRDefault="0032683E" w:rsidP="0032683E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imp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elol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sebu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basis data. Basis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perce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pa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ayan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lang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edi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ur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an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u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putus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ecah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ge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erdasar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sedi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Banyak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mas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mu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ban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esan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encan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er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erim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universitas dan prose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ent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roses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san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jual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bel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daftar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r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usah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ersia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daftar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aryaw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tivita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rek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mas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gi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aj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usah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lain-lain. Basis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umpul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li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el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ndi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akt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nt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su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nusi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gambar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ngk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string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arakte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mbo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). Basis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maksud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atu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demik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up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ur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nfa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basis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ndi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ag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antara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BA41541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ecepatan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emudahan</w:t>
      </w:r>
      <w:proofErr w:type="spellEnd"/>
    </w:p>
    <w:p w14:paraId="10D050F5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basis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ambil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</w:p>
    <w:p w14:paraId="22BE81AD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18185F2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ebersamaan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makai</w:t>
      </w:r>
      <w:proofErr w:type="spellEnd"/>
    </w:p>
    <w:p w14:paraId="60FC3BF3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akse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bag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se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base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lastRenderedPageBreak/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imp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tap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uku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s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794CB78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musatan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ontrol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ta</w:t>
      </w:r>
    </w:p>
    <w:p w14:paraId="324E9901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Karen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uku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anta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jug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uku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C50901C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Efisiensi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ruang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nyimpanan</w:t>
      </w:r>
      <w:proofErr w:type="spellEnd"/>
    </w:p>
    <w:p w14:paraId="09B5465C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s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edi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u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yimpan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tap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edi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hem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u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yimpan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A58F624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eakuratan</w:t>
      </w:r>
      <w:proofErr w:type="spellEnd"/>
    </w:p>
    <w:p w14:paraId="11E777D5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jalan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ur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t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kai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p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domain,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un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ubu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ain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akur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as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yimpan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.</w:t>
      </w:r>
    </w:p>
    <w:p w14:paraId="77ECD50E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etersediaan</w:t>
      </w:r>
      <w:proofErr w:type="spellEnd"/>
    </w:p>
    <w:p w14:paraId="53B68082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backu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kategor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backu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ai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B6CCFF9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eamanan</w:t>
      </w:r>
      <w:proofErr w:type="spellEnd"/>
    </w:p>
    <w:p w14:paraId="387347A4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ag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BM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engkap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najeme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be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se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bed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gantu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okasi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99043A8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emudahan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dalam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mbuatan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rogram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baru</w:t>
      </w:r>
      <w:proofErr w:type="spellEnd"/>
    </w:p>
    <w:p w14:paraId="6E805F24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lastRenderedPageBreak/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u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DBMS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urus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yimpan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tap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elol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ntarmuk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DCEE37C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makain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secara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langsung</w:t>
      </w:r>
      <w:proofErr w:type="spellEnd"/>
    </w:p>
    <w:p w14:paraId="52E67C46" w14:textId="364DC646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Basis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mp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ampil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l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sedi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leh DBMS.</w:t>
      </w:r>
    </w:p>
    <w:p w14:paraId="6F3A61EB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ebebasan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data</w:t>
      </w:r>
    </w:p>
    <w:p w14:paraId="2DCB6211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Jik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hent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nyat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. Oleh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base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odif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ngk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BM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np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bongka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program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E7DFD04" w14:textId="77777777" w:rsidR="0032683E" w:rsidRPr="0032683E" w:rsidRDefault="0032683E" w:rsidP="0032683E">
      <w:pPr>
        <w:numPr>
          <w:ilvl w:val="0"/>
          <w:numId w:val="6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User view</w:t>
      </w:r>
    </w:p>
    <w:p w14:paraId="7260704C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Basis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mpil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bed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D33487F" w14:textId="77777777" w:rsidR="0032683E" w:rsidRPr="0032683E" w:rsidRDefault="0032683E" w:rsidP="0032683E"/>
    <w:p w14:paraId="63D0E388" w14:textId="448C18F9" w:rsidR="00190CCD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3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MySQL</w:t>
      </w:r>
    </w:p>
    <w:p w14:paraId="4DA6E8BD" w14:textId="3F48AF89" w:rsidR="00190CCD" w:rsidRPr="00B51A1E" w:rsidRDefault="00190CCD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uniailko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2017)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populer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MySQL jug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My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Server Apache,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PHP.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ikipedia (2018), My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elasion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(RDBMS)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distribusi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gratis di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GPL (General Public License)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MySQL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terbatas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urun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lastRenderedPageBreak/>
        <w:t>komersi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elasion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Bahas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e facto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elasion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mpi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erver basis data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ta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My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urun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base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; SQL (Structured Query Language). 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,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ekseku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My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Van der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an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... "My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erver basis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elasion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basis data SQL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ken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(Structured Query Language)"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MySQL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erver databas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elasion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base SQL (Structured Query Language)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ken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.</w:t>
      </w:r>
    </w:p>
    <w:p w14:paraId="4969A3AA" w14:textId="5E9513F9" w:rsidR="00190CCD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4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hpMyAdmin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dan XAMPP</w:t>
      </w:r>
    </w:p>
    <w:p w14:paraId="3CA081F4" w14:textId="77777777" w:rsidR="005A04BC" w:rsidRDefault="005A04BC" w:rsidP="005A04BC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Ketika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melihat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platform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web yang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ditawarkan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oleh server,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melihat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yang paling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populer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kombinasi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PHP/MySQL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MySQL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luas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standar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SQL:2003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data</w:t>
      </w:r>
      <w:r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ase yang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dikenal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kecepa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ketahanan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4721D9">
        <w:rPr>
          <w:rFonts w:ascii="Times New Roman" w:hAnsi="Times New Roman" w:cs="Times New Roman"/>
          <w:sz w:val="24"/>
          <w:szCs w:val="24"/>
          <w:lang w:val="en-US"/>
        </w:rPr>
        <w:t>iaya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koneksi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rendah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penting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konteks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W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 </w:t>
      </w:r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di mana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halaman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disajikan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secepat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721D9">
        <w:rPr>
          <w:rFonts w:ascii="Times New Roman" w:hAnsi="Times New Roman" w:cs="Times New Roman"/>
          <w:sz w:val="24"/>
          <w:szCs w:val="24"/>
          <w:lang w:val="en-US"/>
        </w:rPr>
        <w:t>mungkin</w:t>
      </w:r>
      <w:proofErr w:type="spellEnd"/>
      <w:r w:rsidRPr="004721D9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4A64B00" w14:textId="77777777" w:rsidR="005A04BC" w:rsidRDefault="005A04BC" w:rsidP="005A04BC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hpMyAdmin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we</w:t>
      </w:r>
      <w:r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ditulis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PHP</w:t>
      </w:r>
      <w:r>
        <w:rPr>
          <w:rFonts w:ascii="Times New Roman" w:hAnsi="Times New Roman" w:cs="Times New Roman"/>
          <w:sz w:val="24"/>
          <w:szCs w:val="24"/>
          <w:lang w:val="en-US"/>
        </w:rPr>
        <w:t>,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>erisi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klien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XHTML CSS dan JavaScript.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menyediakan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antarmuka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we</w:t>
      </w:r>
      <w:r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lengkap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lastRenderedPageBreak/>
        <w:t>untuk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mengelola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data</w:t>
      </w:r>
      <w:r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ase MySQL dan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diakui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luas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se</w:t>
      </w:r>
      <w:r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>agai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terkemuka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>idangnya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. Serve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host </w:t>
      </w:r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di mana-mana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menunjukkan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mereka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pada phpMyAdmin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menginstalnya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di server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mereka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CPanel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host paling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populer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yang juga </w:t>
      </w:r>
      <w:proofErr w:type="spellStart"/>
      <w:r w:rsidRPr="00E94754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E94754">
        <w:rPr>
          <w:rFonts w:ascii="Times New Roman" w:hAnsi="Times New Roman" w:cs="Times New Roman"/>
          <w:sz w:val="24"/>
          <w:szCs w:val="24"/>
          <w:lang w:val="en-US"/>
        </w:rPr>
        <w:t xml:space="preserve"> phpMyAdmin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phpMyAdmin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menyediakan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fungsionalitas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termasuk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operasi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dasar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pada database dan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tabel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pada MySQL. PhpMyAdmin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manajemen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metadata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terintegrasi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mendukung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fungsionalitas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ditingkatkan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, administrator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mengelola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hak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istimewa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 phpMyAdmin.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Penting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dicatat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opsi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phpMyAdmin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operasi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tersedia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bergantung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izin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 xml:space="preserve"> pada server MySQL </w:t>
      </w:r>
      <w:proofErr w:type="spellStart"/>
      <w:r w:rsidRPr="00550CB6">
        <w:rPr>
          <w:rFonts w:ascii="Times New Roman" w:hAnsi="Times New Roman" w:cs="Times New Roman"/>
          <w:sz w:val="24"/>
          <w:szCs w:val="24"/>
          <w:lang w:val="en-US"/>
        </w:rPr>
        <w:t>tertentu</w:t>
      </w:r>
      <w:proofErr w:type="spellEnd"/>
      <w:r w:rsidRPr="00550CB6">
        <w:rPr>
          <w:rFonts w:ascii="Times New Roman" w:hAnsi="Times New Roman" w:cs="Times New Roman"/>
          <w:sz w:val="24"/>
          <w:szCs w:val="24"/>
          <w:lang w:val="en-US"/>
        </w:rPr>
        <w:t>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Tampil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homepage PhpMyAdmin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terlihat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pada Gambar 3.</w:t>
      </w:r>
    </w:p>
    <w:p w14:paraId="2A982547" w14:textId="77777777" w:rsidR="005A04BC" w:rsidRDefault="005A04BC" w:rsidP="005A04BC">
      <w:pPr>
        <w:keepNext/>
        <w:spacing w:line="240" w:lineRule="auto"/>
        <w:contextualSpacing/>
        <w:jc w:val="both"/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16770EAF" wp14:editId="707B11E2">
            <wp:extent cx="5252085" cy="269303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2693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DAEC63" w14:textId="77777777" w:rsidR="005A04BC" w:rsidRDefault="005A04BC" w:rsidP="005A04BC">
      <w:pPr>
        <w:pStyle w:val="Caption"/>
        <w:spacing w:line="480" w:lineRule="auto"/>
        <w:rPr>
          <w:b w:val="0"/>
          <w:bCs/>
          <w:sz w:val="20"/>
          <w:szCs w:val="20"/>
        </w:rPr>
      </w:pPr>
      <w:bookmarkStart w:id="15" w:name="_Toc91789189"/>
      <w:r w:rsidRPr="00EF4F88">
        <w:rPr>
          <w:sz w:val="20"/>
          <w:szCs w:val="20"/>
        </w:rPr>
        <w:t xml:space="preserve">Gambar 2. </w:t>
      </w:r>
      <w:r w:rsidRPr="00EF4F88">
        <w:rPr>
          <w:sz w:val="20"/>
          <w:szCs w:val="20"/>
        </w:rPr>
        <w:fldChar w:fldCharType="begin"/>
      </w:r>
      <w:r w:rsidRPr="00EF4F88">
        <w:rPr>
          <w:sz w:val="20"/>
          <w:szCs w:val="20"/>
        </w:rPr>
        <w:instrText xml:space="preserve"> SEQ Gambar_2. \* ARABIC </w:instrText>
      </w:r>
      <w:r w:rsidRPr="00EF4F88">
        <w:rPr>
          <w:sz w:val="20"/>
          <w:szCs w:val="20"/>
        </w:rPr>
        <w:fldChar w:fldCharType="separate"/>
      </w:r>
      <w:r>
        <w:rPr>
          <w:noProof/>
          <w:sz w:val="20"/>
          <w:szCs w:val="20"/>
        </w:rPr>
        <w:t>6</w:t>
      </w:r>
      <w:r w:rsidRPr="00EF4F88">
        <w:rPr>
          <w:sz w:val="20"/>
          <w:szCs w:val="20"/>
        </w:rPr>
        <w:fldChar w:fldCharType="end"/>
      </w:r>
      <w:r>
        <w:rPr>
          <w:sz w:val="20"/>
          <w:szCs w:val="20"/>
        </w:rPr>
        <w:t xml:space="preserve"> </w:t>
      </w:r>
      <w:r w:rsidRPr="00EF4F88">
        <w:rPr>
          <w:b w:val="0"/>
          <w:bCs/>
          <w:sz w:val="20"/>
          <w:szCs w:val="20"/>
        </w:rPr>
        <w:t>Homepage PhpMyAdmin</w:t>
      </w:r>
      <w:bookmarkEnd w:id="15"/>
    </w:p>
    <w:p w14:paraId="4EAB5267" w14:textId="77777777" w:rsidR="005A04BC" w:rsidRPr="00EF4F88" w:rsidRDefault="005A04BC" w:rsidP="005A04BC">
      <w:pPr>
        <w:pStyle w:val="Caption"/>
        <w:spacing w:line="480" w:lineRule="auto"/>
        <w:rPr>
          <w:rFonts w:cs="Times New Roman"/>
          <w:sz w:val="20"/>
          <w:szCs w:val="20"/>
        </w:rPr>
      </w:pPr>
    </w:p>
    <w:p w14:paraId="1D851B5A" w14:textId="77777777" w:rsidR="005A04BC" w:rsidRDefault="005A04BC" w:rsidP="005A04BC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Persyarat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terbar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ver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phpMyAdmin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tertent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lal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tercakup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document.html. PhpMyAdmin 3.4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ver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minimum PHP yang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369A5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HP 5.2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 PHP Standard Library (SPL) dan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bahas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assembly yang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ndukung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JSON. Server web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kses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server MySQL (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ver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5.0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iatasny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lokal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si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jarak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jauh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sangat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nyaran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eksten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crypt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PHP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ningkat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kinerj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mode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otentika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cookie.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Faktany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pada server 64 bit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eksten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iperlu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njalan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PhpMyAdmin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local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web browser,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merlu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pihak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XAMPP.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Xampp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web server yang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open source dan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ndukung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opera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Windows, Linux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Mac OS.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Xampp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server yang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independe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bias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ikenal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localhost.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nyederhana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pengedit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. Pada XAMPP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idalamny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Apache, MySQL, FileZilla, Mercury, Tomcat, dan lain-lain. PhpMyAdmin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jalan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web browser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localhost,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kita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menjalankan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terlebih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dahulu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369A5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4369A5">
        <w:rPr>
          <w:rFonts w:ascii="Times New Roman" w:hAnsi="Times New Roman" w:cs="Times New Roman"/>
          <w:sz w:val="24"/>
          <w:szCs w:val="24"/>
          <w:lang w:val="en-US"/>
        </w:rPr>
        <w:t xml:space="preserve"> Apache dan MySQL.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 xml:space="preserve"> PhpMyAdmin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pengelola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 xml:space="preserve"> database yang mana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F152DC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F152D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182C2022" w14:textId="77777777" w:rsidR="005A04BC" w:rsidRPr="005A04BC" w:rsidRDefault="005A04BC" w:rsidP="005A04BC"/>
    <w:p w14:paraId="2CF38318" w14:textId="0A9AE386" w:rsidR="00190CCD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5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Website </w:t>
      </w:r>
    </w:p>
    <w:p w14:paraId="73174FDD" w14:textId="638128C9" w:rsidR="005A04BC" w:rsidRPr="00B51A1E" w:rsidRDefault="005A04BC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Webiste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itus jug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ger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video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gabu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mua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tatis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r w:rsidRPr="00B51A1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hubung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lastRenderedPageBreak/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jaringan-jari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(hyperlink).</w:t>
      </w:r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</w:t>
      </w:r>
      <w:r w:rsidRPr="00B51A1E">
        <w:rPr>
          <w:rFonts w:ascii="Times New Roman" w:hAnsi="Times New Roman" w:cs="Times New Roman"/>
          <w:sz w:val="24"/>
          <w:szCs w:val="24"/>
        </w:rPr>
        <w:t>e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golong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691800F7" w14:textId="77777777" w:rsidR="005A04BC" w:rsidRPr="00B51A1E" w:rsidRDefault="005A04BC" w:rsidP="00B51A1E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1A1E">
        <w:rPr>
          <w:rFonts w:ascii="Times New Roman" w:hAnsi="Times New Roman" w:cs="Times New Roman"/>
          <w:sz w:val="24"/>
          <w:szCs w:val="24"/>
        </w:rPr>
        <w:t xml:space="preserve">Website Statis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ADED574" w14:textId="0294CF22" w:rsidR="005A04BC" w:rsidRPr="00B51A1E" w:rsidRDefault="005A04BC" w:rsidP="00B51A1E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1A1E">
        <w:rPr>
          <w:rFonts w:ascii="Times New Roman" w:hAnsi="Times New Roman" w:cs="Times New Roman"/>
          <w:sz w:val="24"/>
          <w:szCs w:val="24"/>
        </w:rPr>
        <w:t xml:space="preserve">Websit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site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updat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seri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portal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polling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D068880" w14:textId="3E864B1C" w:rsidR="005A04BC" w:rsidRPr="00B51A1E" w:rsidRDefault="005A04BC" w:rsidP="00B51A1E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1A1E">
        <w:rPr>
          <w:rFonts w:ascii="Times New Roman" w:hAnsi="Times New Roman" w:cs="Times New Roman"/>
          <w:sz w:val="24"/>
          <w:szCs w:val="24"/>
        </w:rPr>
        <w:t xml:space="preserve">Websit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booming user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ad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argument. Salah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blog dan forum.</w:t>
      </w:r>
    </w:p>
    <w:p w14:paraId="26E0DD10" w14:textId="38F5AB69" w:rsidR="0032683E" w:rsidRPr="00B51A1E" w:rsidRDefault="0032683E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internet dan pad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nyat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makaian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Banyak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usahaan-perusaha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renca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.</w:t>
      </w:r>
    </w:p>
    <w:p w14:paraId="1B8D78D8" w14:textId="19AD5BCE" w:rsidR="0032683E" w:rsidRPr="00B51A1E" w:rsidRDefault="0032683E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invoice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 di database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perguna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sedia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jug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monitori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hitung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pes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.</w:t>
      </w:r>
    </w:p>
    <w:p w14:paraId="40FC58DF" w14:textId="2AA7BF36" w:rsidR="005A04BC" w:rsidRPr="00B51A1E" w:rsidRDefault="0032683E" w:rsidP="00B51A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51A1E">
        <w:rPr>
          <w:rFonts w:ascii="Times New Roman" w:hAnsi="Times New Roman" w:cs="Times New Roman"/>
          <w:sz w:val="24"/>
          <w:szCs w:val="24"/>
        </w:rPr>
        <w:lastRenderedPageBreak/>
        <w:t>Selai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fungsi-fung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unggul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ompetitif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browser dan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intranet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server.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laptop, smartphone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PC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rum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-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ekstop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instal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 xml:space="preserve"> data/</w:t>
      </w:r>
      <w:proofErr w:type="spellStart"/>
      <w:r w:rsidRPr="00B51A1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51A1E">
        <w:rPr>
          <w:rFonts w:ascii="Times New Roman" w:hAnsi="Times New Roman" w:cs="Times New Roman"/>
          <w:sz w:val="24"/>
          <w:szCs w:val="24"/>
        </w:rPr>
        <w:t>.</w:t>
      </w:r>
    </w:p>
    <w:p w14:paraId="5B7D903B" w14:textId="60BC4C76" w:rsidR="0014576F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6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Framework Angular</w:t>
      </w:r>
    </w:p>
    <w:p w14:paraId="6A21E3ED" w14:textId="77777777" w:rsidR="0032683E" w:rsidRPr="0032683E" w:rsidRDefault="0032683E" w:rsidP="0032683E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AngularJ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framework JavaScript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kelol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leh Google Inc.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ntributo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32683E">
        <w:rPr>
          <w:rFonts w:ascii="Times New Roman" w:hAnsi="Times New Roman" w:cs="Times New Roman"/>
          <w:i/>
          <w:iCs/>
          <w:sz w:val="24"/>
          <w:szCs w:val="24"/>
          <w:lang w:val="en-US"/>
        </w:rPr>
        <w:t>open source</w:t>
      </w: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Angula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wal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ril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2009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ut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u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ntak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HTML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oco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mas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nse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ik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ta dan template HTML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ntuk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pali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derha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AngularJ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di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lam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HTML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semat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"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")  dan ojek JavaScript (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sebu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ontro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ropert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anipul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ropert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Angula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otomat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perbaru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OM (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lam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HTML)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ampil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Angular 2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ril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2014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penuh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tul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l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itur-fitu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ungkin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one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dek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lai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UI;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lih-ali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bangu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lam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har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pustak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32683E">
        <w:rPr>
          <w:rFonts w:ascii="Times New Roman" w:hAnsi="Times New Roman" w:cs="Times New Roman"/>
          <w:i/>
          <w:iCs/>
          <w:sz w:val="24"/>
          <w:szCs w:val="24"/>
          <w:lang w:val="en-US"/>
        </w:rPr>
        <w:t>library</w:t>
      </w: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ih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lastRenderedPageBreak/>
        <w:t>bertent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u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one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fung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mud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Angula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rende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one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g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32683E">
        <w:rPr>
          <w:rFonts w:ascii="Times New Roman" w:hAnsi="Times New Roman" w:cs="Times New Roman"/>
          <w:i/>
          <w:iCs/>
          <w:sz w:val="24"/>
          <w:szCs w:val="24"/>
          <w:lang w:val="en-US"/>
        </w:rPr>
        <w:t>Framework Angular</w:t>
      </w: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t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kal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jalan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mpil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angular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s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r w:rsidRPr="0032683E">
        <w:rPr>
          <w:rFonts w:ascii="Times New Roman" w:hAnsi="Times New Roman" w:cs="Times New Roman"/>
          <w:i/>
          <w:iCs/>
          <w:sz w:val="24"/>
          <w:szCs w:val="24"/>
          <w:lang w:val="en-US"/>
        </w:rPr>
        <w:t>Welcome to my-app</w:t>
      </w: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”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Gambar 2.3.</w:t>
      </w:r>
    </w:p>
    <w:p w14:paraId="3131FB27" w14:textId="77777777" w:rsidR="0032683E" w:rsidRPr="0032683E" w:rsidRDefault="0032683E" w:rsidP="0032683E">
      <w:pPr>
        <w:keepNext/>
        <w:spacing w:line="240" w:lineRule="auto"/>
        <w:contextualSpacing/>
        <w:jc w:val="center"/>
      </w:pPr>
      <w:r w:rsidRPr="0032683E"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67BD6137" wp14:editId="6747763C">
            <wp:extent cx="3990569" cy="2866519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066"/>
                    <a:stretch/>
                  </pic:blipFill>
                  <pic:spPr bwMode="auto">
                    <a:xfrm>
                      <a:off x="0" y="0"/>
                      <a:ext cx="4035412" cy="28987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7CCAE7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</w:pPr>
      <w:bookmarkStart w:id="16" w:name="_Toc117359330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Gambar 2.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Gambar_2. \* ARABIC </w:instrTex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32683E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3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Angular First Run</w:t>
      </w:r>
      <w:bookmarkEnd w:id="16"/>
    </w:p>
    <w:p w14:paraId="7F80E18C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ahoma"/>
          <w:bCs/>
          <w:iCs/>
          <w:sz w:val="18"/>
          <w:szCs w:val="18"/>
          <w:lang w:val="en-US" w:bidi="en-US"/>
        </w:rPr>
      </w:pPr>
    </w:p>
    <w:p w14:paraId="0E59ABB4" w14:textId="77777777" w:rsidR="0032683E" w:rsidRPr="0032683E" w:rsidRDefault="0032683E" w:rsidP="0032683E">
      <w:pPr>
        <w:suppressLineNumbers/>
        <w:suppressAutoHyphens/>
        <w:spacing w:after="0" w:line="480" w:lineRule="auto"/>
        <w:jc w:val="both"/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</w:pPr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Angular 2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dalah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penulis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ulang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lengkap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ar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perpustaka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Angular dan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ida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kompatibel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eng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plika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Angular 1. Hal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in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nimbul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kekhawatir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di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ntar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pengembang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tap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im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Angular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ingi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manfaat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nya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fitur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r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ya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ida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rsedi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untu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ver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ebelumny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. Angular 2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dalah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ntang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muat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ebagi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esar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pengembang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browser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r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,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apat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ergera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aj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dan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mbangu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plika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ya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lebih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i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.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rdapat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eberap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fitur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web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r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ya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d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di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alam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Angular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epert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ECMAScript dan TypeScript. ECMAScript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dalah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truktur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has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imes New Roman"/>
          <w:bCs/>
          <w:i/>
          <w:sz w:val="24"/>
          <w:szCs w:val="24"/>
          <w:lang w:val="en-US" w:bidi="en-US"/>
        </w:rPr>
        <w:t>scripting</w:t>
      </w:r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erstandar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internasional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lastRenderedPageBreak/>
        <w:t xml:space="preserve">ya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itetap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oleh ECMA. JavaScript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dalah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salah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at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implementa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ECMAScript pali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populer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untu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plika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web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i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klie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.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In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pertam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kali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iterbit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pada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ahu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1997 dan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lah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erkemang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elam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ertahun-tahu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.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Ver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rbar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(ECMAScript 2018)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nambah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peningkat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intaks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ya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ignifi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untu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nulis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plika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krip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ya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kompleks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.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skipu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ida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emu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browser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ndukung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emu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fitur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r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, ECMAScript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rupa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robos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rbar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untu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JavaScript. TypeScript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adalah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superset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ar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JavaScript ya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ikelol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dan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ikembang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oleh Microsoft.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Itu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nambah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fungsionalitas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ke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JavaScript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erutam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tipe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data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untu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variabel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.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Pengembang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juga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menambahk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nyak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fungs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alam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ECMAScript (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ahasa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imes New Roman"/>
          <w:bCs/>
          <w:i/>
          <w:sz w:val="24"/>
          <w:szCs w:val="24"/>
          <w:lang w:val="en-US" w:bidi="en-US"/>
        </w:rPr>
        <w:t xml:space="preserve">scripting </w:t>
      </w:r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yang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idukung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oleh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ebagian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besar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imes New Roman"/>
          <w:bCs/>
          <w:i/>
          <w:sz w:val="24"/>
          <w:szCs w:val="24"/>
          <w:lang w:val="en-US" w:bidi="en-US"/>
        </w:rPr>
        <w:t>browser</w:t>
      </w:r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aat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in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). Angular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sendiri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itulis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>dalam</w:t>
      </w:r>
      <w:proofErr w:type="spellEnd"/>
      <w:r w:rsidRPr="0032683E">
        <w:rPr>
          <w:rFonts w:ascii="Times New Roman" w:eastAsia="Times New Roman" w:hAnsi="Times New Roman" w:cs="Times New Roman"/>
          <w:bCs/>
          <w:iCs/>
          <w:sz w:val="24"/>
          <w:szCs w:val="24"/>
          <w:lang w:val="en-US" w:bidi="en-US"/>
        </w:rPr>
        <w:t xml:space="preserve"> TypeScript.</w:t>
      </w:r>
    </w:p>
    <w:p w14:paraId="211CC4FA" w14:textId="77777777" w:rsidR="0032683E" w:rsidRPr="0032683E" w:rsidRDefault="0032683E" w:rsidP="0032683E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Angula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rangk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kem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ingk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Ver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rangk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15.0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mu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il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rencan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en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il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atibe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il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Jik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ungkin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perbaru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ril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ge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tabi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one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web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t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kal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perkenal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u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2011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skipu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one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l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tahun-tahu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tanda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perl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implementas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mpone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web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d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leh W3C dan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wakil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mas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p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web. </w:t>
      </w:r>
    </w:p>
    <w:p w14:paraId="32CE2D53" w14:textId="77777777" w:rsidR="0032683E" w:rsidRPr="0032683E" w:rsidRDefault="0032683E" w:rsidP="0032683E"/>
    <w:p w14:paraId="15E9D331" w14:textId="14DFAE23" w:rsidR="0014576F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7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Flow Map</w:t>
      </w:r>
    </w:p>
    <w:p w14:paraId="23F9C4AD" w14:textId="77777777" w:rsidR="0032683E" w:rsidRPr="0032683E" w:rsidRDefault="0032683E" w:rsidP="0032683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Class Diagram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iagram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class-class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ubungan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ogik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Class diagram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gambar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stati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mbo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class diagram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ih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Tabel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2.2</w:t>
      </w:r>
    </w:p>
    <w:p w14:paraId="3FFAEE19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/>
          <w:iCs/>
          <w:sz w:val="18"/>
          <w:szCs w:val="18"/>
          <w:lang w:val="en-US" w:bidi="en-US"/>
        </w:rPr>
      </w:pPr>
      <w:bookmarkStart w:id="17" w:name="_Toc117420036"/>
      <w:proofErr w:type="spellStart"/>
      <w:r w:rsidRPr="0032683E">
        <w:rPr>
          <w:rFonts w:ascii="Times New Roman" w:eastAsia="Times New Roman" w:hAnsi="Times New Roman" w:cs="Tahoma"/>
          <w:b/>
          <w:iCs/>
          <w:sz w:val="20"/>
          <w:szCs w:val="18"/>
          <w:lang w:val="en-US" w:bidi="en-US"/>
        </w:rPr>
        <w:t>Tabel</w:t>
      </w:r>
      <w:proofErr w:type="spellEnd"/>
      <w:r w:rsidRPr="0032683E">
        <w:rPr>
          <w:rFonts w:ascii="Times New Roman" w:eastAsia="Times New Roman" w:hAnsi="Times New Roman" w:cs="Tahoma"/>
          <w:b/>
          <w:iCs/>
          <w:sz w:val="20"/>
          <w:szCs w:val="18"/>
          <w:lang w:val="en-US" w:bidi="en-US"/>
        </w:rPr>
        <w:t xml:space="preserve"> 2.</w:t>
      </w:r>
      <w:r w:rsidRPr="0032683E">
        <w:rPr>
          <w:rFonts w:ascii="Times New Roman" w:eastAsia="Times New Roman" w:hAnsi="Times New Roman" w:cs="Tahoma"/>
          <w:b/>
          <w:iCs/>
          <w:sz w:val="20"/>
          <w:szCs w:val="18"/>
          <w:lang w:val="en-US" w:bidi="en-US"/>
        </w:rPr>
        <w:fldChar w:fldCharType="begin"/>
      </w:r>
      <w:r w:rsidRPr="0032683E">
        <w:rPr>
          <w:rFonts w:ascii="Times New Roman" w:eastAsia="Times New Roman" w:hAnsi="Times New Roman" w:cs="Tahoma"/>
          <w:b/>
          <w:iCs/>
          <w:sz w:val="20"/>
          <w:szCs w:val="18"/>
          <w:lang w:val="en-US" w:bidi="en-US"/>
        </w:rPr>
        <w:instrText xml:space="preserve"> SEQ Tabel_2. \* ARABIC </w:instrText>
      </w:r>
      <w:r w:rsidRPr="0032683E">
        <w:rPr>
          <w:rFonts w:ascii="Times New Roman" w:eastAsia="Times New Roman" w:hAnsi="Times New Roman" w:cs="Tahoma"/>
          <w:b/>
          <w:iCs/>
          <w:sz w:val="20"/>
          <w:szCs w:val="18"/>
          <w:lang w:val="en-US" w:bidi="en-US"/>
        </w:rPr>
        <w:fldChar w:fldCharType="separate"/>
      </w:r>
      <w:r w:rsidRPr="0032683E">
        <w:rPr>
          <w:rFonts w:ascii="Times New Roman" w:eastAsia="Times New Roman" w:hAnsi="Times New Roman" w:cs="Tahoma"/>
          <w:b/>
          <w:iCs/>
          <w:noProof/>
          <w:sz w:val="20"/>
          <w:szCs w:val="18"/>
          <w:lang w:val="en-US" w:bidi="en-US"/>
        </w:rPr>
        <w:t>2</w:t>
      </w:r>
      <w:r w:rsidRPr="0032683E">
        <w:rPr>
          <w:rFonts w:ascii="Times New Roman" w:eastAsia="Times New Roman" w:hAnsi="Times New Roman" w:cs="Tahoma"/>
          <w:b/>
          <w:iCs/>
          <w:sz w:val="20"/>
          <w:szCs w:val="18"/>
          <w:lang w:val="en-US" w:bidi="en-US"/>
        </w:rPr>
        <w:fldChar w:fldCharType="end"/>
      </w:r>
      <w:r w:rsidRPr="0032683E">
        <w:rPr>
          <w:rFonts w:ascii="Times New Roman" w:eastAsia="Times New Roman" w:hAnsi="Times New Roman" w:cs="Tahoma"/>
          <w:b/>
          <w:iCs/>
          <w:sz w:val="20"/>
          <w:szCs w:val="18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ahoma"/>
          <w:bCs/>
          <w:iCs/>
          <w:noProof/>
          <w:sz w:val="20"/>
          <w:szCs w:val="18"/>
          <w:lang w:val="en-US" w:bidi="en-US"/>
        </w:rPr>
        <w:t>Simbol Class Diagram</w:t>
      </w:r>
      <w:bookmarkEnd w:id="17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6"/>
        <w:gridCol w:w="3663"/>
        <w:gridCol w:w="2071"/>
        <w:gridCol w:w="2073"/>
      </w:tblGrid>
      <w:tr w:rsidR="0032683E" w:rsidRPr="0032683E" w14:paraId="795361A8" w14:textId="77777777" w:rsidTr="00430AEF">
        <w:tc>
          <w:tcPr>
            <w:tcW w:w="392" w:type="dxa"/>
            <w:shd w:val="clear" w:color="auto" w:fill="8EAADB" w:themeFill="accent1" w:themeFillTint="99"/>
          </w:tcPr>
          <w:p w14:paraId="188D1957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No</w:t>
            </w:r>
          </w:p>
        </w:tc>
        <w:tc>
          <w:tcPr>
            <w:tcW w:w="3851" w:type="dxa"/>
            <w:shd w:val="clear" w:color="auto" w:fill="8EAADB" w:themeFill="accent1" w:themeFillTint="99"/>
          </w:tcPr>
          <w:p w14:paraId="7811D36D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Gambar</w:t>
            </w:r>
          </w:p>
        </w:tc>
        <w:tc>
          <w:tcPr>
            <w:tcW w:w="2122" w:type="dxa"/>
            <w:shd w:val="clear" w:color="auto" w:fill="8EAADB" w:themeFill="accent1" w:themeFillTint="99"/>
          </w:tcPr>
          <w:p w14:paraId="5EE8FEF9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Nama</w:t>
            </w:r>
          </w:p>
        </w:tc>
        <w:tc>
          <w:tcPr>
            <w:tcW w:w="2122" w:type="dxa"/>
            <w:shd w:val="clear" w:color="auto" w:fill="8EAADB" w:themeFill="accent1" w:themeFillTint="99"/>
          </w:tcPr>
          <w:p w14:paraId="2B8A7265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Keterangan</w:t>
            </w:r>
            <w:proofErr w:type="spellEnd"/>
          </w:p>
        </w:tc>
      </w:tr>
      <w:tr w:rsidR="0032683E" w:rsidRPr="0032683E" w14:paraId="48A31432" w14:textId="77777777" w:rsidTr="00430AEF">
        <w:tc>
          <w:tcPr>
            <w:tcW w:w="392" w:type="dxa"/>
            <w:shd w:val="clear" w:color="auto" w:fill="F4B083" w:themeFill="accent2" w:themeFillTint="99"/>
            <w:vAlign w:val="center"/>
          </w:tcPr>
          <w:p w14:paraId="0ED6697D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t>1</w:t>
            </w:r>
          </w:p>
        </w:tc>
        <w:tc>
          <w:tcPr>
            <w:tcW w:w="3851" w:type="dxa"/>
          </w:tcPr>
          <w:p w14:paraId="529992D6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04B7CEF7" wp14:editId="1A8B8AF6">
                      <wp:simplePos x="0" y="0"/>
                      <wp:positionH relativeFrom="column">
                        <wp:posOffset>471805</wp:posOffset>
                      </wp:positionH>
                      <wp:positionV relativeFrom="paragraph">
                        <wp:posOffset>99695</wp:posOffset>
                      </wp:positionV>
                      <wp:extent cx="1339850" cy="596900"/>
                      <wp:effectExtent l="10795" t="12700" r="11430" b="9525"/>
                      <wp:wrapNone/>
                      <wp:docPr id="15" name="Flowchart: Document 1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39850" cy="596900"/>
                              </a:xfrm>
                              <a:prstGeom prst="flowChartDocumen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2C5C2A68" id="_x0000_t114" coordsize="21600,21600" o:spt="114" path="m,20172v945,400,1887,628,2795,913c3587,21312,4342,21370,5060,21597v2037,,2567,-227,3095,-285c8722,21197,9325,20970,9855,20800v490,-228,945,-400,1472,-740c11817,19887,12347,19660,12875,19375v567,-228,1095,-513,1700,-740c15177,18462,15782,18122,16537,17950v718,-113,1398,-398,2228,-513c19635,17437,20577,17322,21597,17322l21597,,,xe">
                      <v:stroke joinstyle="miter"/>
                      <v:path o:connecttype="custom" o:connectlocs="10800,0;0,10800;10800,20400;21600,10800" textboxrect="0,0,21600,17322"/>
                    </v:shapetype>
                    <v:shape id="Flowchart: Document 15" o:spid="_x0000_s1026" type="#_x0000_t114" style="position:absolute;margin-left:37.15pt;margin-top:7.85pt;width:105.5pt;height:4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68A2FEF2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Dokumen</w:t>
            </w:r>
          </w:p>
        </w:tc>
        <w:tc>
          <w:tcPr>
            <w:tcW w:w="2122" w:type="dxa"/>
            <w:vAlign w:val="center"/>
          </w:tcPr>
          <w:p w14:paraId="501B76A2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Menunjukkan dokumen berupa dokumen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input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dan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output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pada proses manual dan proses berbasis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computer</w:t>
            </w:r>
            <w:proofErr w:type="spellEnd"/>
          </w:p>
        </w:tc>
      </w:tr>
      <w:tr w:rsidR="0032683E" w:rsidRPr="0032683E" w14:paraId="073EBD06" w14:textId="77777777" w:rsidTr="00430AEF">
        <w:trPr>
          <w:trHeight w:val="1475"/>
        </w:trPr>
        <w:tc>
          <w:tcPr>
            <w:tcW w:w="392" w:type="dxa"/>
            <w:shd w:val="clear" w:color="auto" w:fill="F4B083" w:themeFill="accent2" w:themeFillTint="99"/>
            <w:vAlign w:val="center"/>
          </w:tcPr>
          <w:p w14:paraId="334A98DB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t>2</w:t>
            </w:r>
          </w:p>
        </w:tc>
        <w:tc>
          <w:tcPr>
            <w:tcW w:w="3851" w:type="dxa"/>
          </w:tcPr>
          <w:p w14:paraId="4FD6E977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765EBFCD" wp14:editId="2BF123C5">
                      <wp:simplePos x="0" y="0"/>
                      <wp:positionH relativeFrom="column">
                        <wp:posOffset>499745</wp:posOffset>
                      </wp:positionH>
                      <wp:positionV relativeFrom="paragraph">
                        <wp:posOffset>217805</wp:posOffset>
                      </wp:positionV>
                      <wp:extent cx="1149350" cy="508000"/>
                      <wp:effectExtent l="19685" t="5080" r="21590" b="10795"/>
                      <wp:wrapNone/>
                      <wp:docPr id="14" name="Flowchart: Manual Operation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49350" cy="508000"/>
                              </a:xfrm>
                              <a:prstGeom prst="flowChartManualOperation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17230265" id="_x0000_t119" coordsize="21600,21600" o:spt="119" path="m,l21600,,17240,21600r-12880,xe">
                      <v:stroke joinstyle="miter"/>
                      <v:path gradientshapeok="t" o:connecttype="custom" o:connectlocs="10800,0;2180,10800;10800,21600;19420,10800" textboxrect="4321,0,17204,21600"/>
                    </v:shapetype>
                    <v:shape id="Flowchart: Manual Operation 14" o:spid="_x0000_s1026" type="#_x0000_t119" style="position:absolute;margin-left:39.35pt;margin-top:17.15pt;width:90.5pt;height:40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02C76741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Proses Manual</w:t>
            </w:r>
          </w:p>
        </w:tc>
        <w:tc>
          <w:tcPr>
            <w:tcW w:w="2122" w:type="dxa"/>
            <w:vAlign w:val="center"/>
          </w:tcPr>
          <w:p w14:paraId="36D0E71B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Menunjukkan proses yang dilakukan secara manual</w:t>
            </w:r>
          </w:p>
        </w:tc>
      </w:tr>
      <w:tr w:rsidR="0032683E" w:rsidRPr="0032683E" w14:paraId="04CDB35A" w14:textId="77777777" w:rsidTr="00430AEF">
        <w:tc>
          <w:tcPr>
            <w:tcW w:w="392" w:type="dxa"/>
            <w:shd w:val="clear" w:color="auto" w:fill="F4B083" w:themeFill="accent2" w:themeFillTint="99"/>
            <w:vAlign w:val="center"/>
          </w:tcPr>
          <w:p w14:paraId="0CE63ADE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t>3</w:t>
            </w:r>
          </w:p>
        </w:tc>
        <w:tc>
          <w:tcPr>
            <w:tcW w:w="3851" w:type="dxa"/>
          </w:tcPr>
          <w:p w14:paraId="776D0626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5CF5FFA0" wp14:editId="645C8CC4">
                      <wp:simplePos x="0" y="0"/>
                      <wp:positionH relativeFrom="column">
                        <wp:posOffset>749935</wp:posOffset>
                      </wp:positionH>
                      <wp:positionV relativeFrom="paragraph">
                        <wp:posOffset>156210</wp:posOffset>
                      </wp:positionV>
                      <wp:extent cx="641350" cy="901700"/>
                      <wp:effectExtent l="12700" t="10160" r="12700" b="12065"/>
                      <wp:wrapNone/>
                      <wp:docPr id="1" name="Flowchart: Magnetic Disk 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41350" cy="901700"/>
                              </a:xfrm>
                              <a:prstGeom prst="flowChartMagneticDisk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735BA8C" id="_x0000_t132" coordsize="21600,21600" o:spt="132" path="m10800,qx,3391l,18209qy10800,21600,21600,18209l21600,3391qy10800,xem,3391nfqy10800,6782,21600,3391e">
                      <v:path o:extrusionok="f" gradientshapeok="t" o:connecttype="custom" o:connectlocs="10800,6782;10800,0;0,10800;10800,21600;21600,10800" o:connectangles="270,270,180,90,0" textboxrect="0,6782,21600,18209"/>
                    </v:shapetype>
                    <v:shape id="Flowchart: Magnetic Disk 1" o:spid="_x0000_s1026" type="#_x0000_t132" style="position:absolute;margin-left:59.05pt;margin-top:12.3pt;width:50.5pt;height:71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2C91E627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Penyimpanan Magnetik</w:t>
            </w:r>
          </w:p>
        </w:tc>
        <w:tc>
          <w:tcPr>
            <w:tcW w:w="2122" w:type="dxa"/>
            <w:vAlign w:val="center"/>
          </w:tcPr>
          <w:p w14:paraId="743733DE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Menunjukkan media penyimpanan data/informasi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file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pada proses berbasis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computer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,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file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dapat disimpan pada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harddisk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, disket, CD dan lain-lain</w:t>
            </w:r>
          </w:p>
        </w:tc>
      </w:tr>
      <w:tr w:rsidR="0032683E" w:rsidRPr="0032683E" w14:paraId="5F224F6B" w14:textId="77777777" w:rsidTr="00430AEF">
        <w:trPr>
          <w:trHeight w:val="1378"/>
        </w:trPr>
        <w:tc>
          <w:tcPr>
            <w:tcW w:w="392" w:type="dxa"/>
            <w:shd w:val="clear" w:color="auto" w:fill="F4B083" w:themeFill="accent2" w:themeFillTint="99"/>
            <w:vAlign w:val="center"/>
          </w:tcPr>
          <w:p w14:paraId="62664628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t>4</w:t>
            </w:r>
          </w:p>
        </w:tc>
        <w:tc>
          <w:tcPr>
            <w:tcW w:w="3851" w:type="dxa"/>
          </w:tcPr>
          <w:p w14:paraId="089E4ACB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4D912DC5" wp14:editId="5595ADFD">
                      <wp:simplePos x="0" y="0"/>
                      <wp:positionH relativeFrom="column">
                        <wp:posOffset>1035685</wp:posOffset>
                      </wp:positionH>
                      <wp:positionV relativeFrom="paragraph">
                        <wp:posOffset>356235</wp:posOffset>
                      </wp:positionV>
                      <wp:extent cx="110490" cy="106680"/>
                      <wp:effectExtent l="12700" t="12065" r="10160" b="5080"/>
                      <wp:wrapNone/>
                      <wp:docPr id="11" name="Flowchart: Connector 1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0490" cy="106680"/>
                              </a:xfrm>
                              <a:prstGeom prst="flowChartConnector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333C259" id="_x0000_t120" coordsize="21600,21600" o:spt="120" path="m10800,qx,10800,10800,21600,21600,10800,10800,xe">
                      <v:path gradientshapeok="t" o:connecttype="custom" o:connectlocs="10800,0;3163,3163;0,10800;3163,18437;10800,21600;18437,18437;21600,10800;18437,3163" textboxrect="3163,3163,18437,18437"/>
                    </v:shapetype>
                    <v:shape id="Flowchart: Connector 11" o:spid="_x0000_s1026" type="#_x0000_t120" style="position:absolute;margin-left:81.55pt;margin-top:28.05pt;width:8.7pt;height:8.4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"/>
                  </w:pict>
                </mc:Fallback>
              </mc:AlternateContent>
            </w: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6A40B16D" wp14:editId="4EE39FBA">
                      <wp:simplePos x="0" y="0"/>
                      <wp:positionH relativeFrom="column">
                        <wp:posOffset>1086485</wp:posOffset>
                      </wp:positionH>
                      <wp:positionV relativeFrom="paragraph">
                        <wp:posOffset>47625</wp:posOffset>
                      </wp:positionV>
                      <wp:extent cx="12700" cy="755650"/>
                      <wp:effectExtent l="6350" t="8255" r="9525" b="7620"/>
                      <wp:wrapNone/>
                      <wp:docPr id="8" name="Straight Arrow Connector 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2700" cy="7556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5AEE2EF7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8" o:spid="_x0000_s1026" type="#_x0000_t32" style="position:absolute;margin-left:85.55pt;margin-top:3.75pt;width:1pt;height:59.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"/>
                  </w:pict>
                </mc:Fallback>
              </mc:AlternateContent>
            </w: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0D738973" wp14:editId="246CC351">
                      <wp:simplePos x="0" y="0"/>
                      <wp:positionH relativeFrom="column">
                        <wp:posOffset>603885</wp:posOffset>
                      </wp:positionH>
                      <wp:positionV relativeFrom="paragraph">
                        <wp:posOffset>415925</wp:posOffset>
                      </wp:positionV>
                      <wp:extent cx="1003300" cy="0"/>
                      <wp:effectExtent l="9525" t="5080" r="6350" b="13970"/>
                      <wp:wrapNone/>
                      <wp:docPr id="7" name="Straight Arrow Connector 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0330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4A63050" id="Straight Arrow Connector 7" o:spid="_x0000_s1026" type="#_x0000_t32" style="position:absolute;margin-left:47.55pt;margin-top:32.75pt;width:79pt;height:0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3BA8148E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Arah Alir Dokumen</w:t>
            </w:r>
          </w:p>
        </w:tc>
        <w:tc>
          <w:tcPr>
            <w:tcW w:w="2122" w:type="dxa"/>
            <w:vAlign w:val="center"/>
          </w:tcPr>
          <w:p w14:paraId="3A295803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Menunjukkan arah aliran dokumen antar bagian yang terkait pada suatu sistem</w:t>
            </w:r>
          </w:p>
        </w:tc>
      </w:tr>
      <w:tr w:rsidR="0032683E" w:rsidRPr="0032683E" w14:paraId="7A65243D" w14:textId="77777777" w:rsidTr="00430AEF">
        <w:tc>
          <w:tcPr>
            <w:tcW w:w="392" w:type="dxa"/>
            <w:shd w:val="clear" w:color="auto" w:fill="F4B083" w:themeFill="accent2" w:themeFillTint="99"/>
            <w:vAlign w:val="center"/>
          </w:tcPr>
          <w:p w14:paraId="424D9E07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t>5</w:t>
            </w:r>
          </w:p>
        </w:tc>
        <w:tc>
          <w:tcPr>
            <w:tcW w:w="3851" w:type="dxa"/>
          </w:tcPr>
          <w:p w14:paraId="36B44A6F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7B8DB94A" wp14:editId="070A34F0">
                      <wp:simplePos x="0" y="0"/>
                      <wp:positionH relativeFrom="column">
                        <wp:posOffset>805180</wp:posOffset>
                      </wp:positionH>
                      <wp:positionV relativeFrom="paragraph">
                        <wp:posOffset>103505</wp:posOffset>
                      </wp:positionV>
                      <wp:extent cx="650240" cy="621665"/>
                      <wp:effectExtent l="10795" t="12065" r="5715" b="13970"/>
                      <wp:wrapNone/>
                      <wp:docPr id="6" name="Flowchart: Connector 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50240" cy="621665"/>
                              </a:xfrm>
                              <a:prstGeom prst="flowChartConnector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2838533" id="Flowchart: Connector 6" o:spid="_x0000_s1026" type="#_x0000_t120" style="position:absolute;margin-left:63.4pt;margin-top:8.15pt;width:51.2pt;height:48.9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3D9860A3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Penghubung</w:t>
            </w:r>
          </w:p>
        </w:tc>
        <w:tc>
          <w:tcPr>
            <w:tcW w:w="2122" w:type="dxa"/>
            <w:vAlign w:val="center"/>
          </w:tcPr>
          <w:p w14:paraId="19C01EAA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Menunjukkan alir dokumen yang terputus atau terpisah pada halaman alir dokumen yang sama</w:t>
            </w:r>
          </w:p>
        </w:tc>
      </w:tr>
      <w:tr w:rsidR="0032683E" w:rsidRPr="0032683E" w14:paraId="6BD07784" w14:textId="77777777" w:rsidTr="00430AEF">
        <w:trPr>
          <w:trHeight w:val="1353"/>
        </w:trPr>
        <w:tc>
          <w:tcPr>
            <w:tcW w:w="392" w:type="dxa"/>
            <w:shd w:val="clear" w:color="auto" w:fill="F4B083" w:themeFill="accent2" w:themeFillTint="99"/>
            <w:vAlign w:val="center"/>
          </w:tcPr>
          <w:p w14:paraId="152C391D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lastRenderedPageBreak/>
              <w:t>6</w:t>
            </w:r>
          </w:p>
        </w:tc>
        <w:tc>
          <w:tcPr>
            <w:tcW w:w="3851" w:type="dxa"/>
          </w:tcPr>
          <w:p w14:paraId="5C97D83D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2D9D81C7" wp14:editId="0E8877AD">
                      <wp:simplePos x="0" y="0"/>
                      <wp:positionH relativeFrom="column">
                        <wp:posOffset>731520</wp:posOffset>
                      </wp:positionH>
                      <wp:positionV relativeFrom="paragraph">
                        <wp:posOffset>156845</wp:posOffset>
                      </wp:positionV>
                      <wp:extent cx="841375" cy="533400"/>
                      <wp:effectExtent l="13335" t="6350" r="12065" b="12700"/>
                      <wp:wrapNone/>
                      <wp:docPr id="5" name="Rectangle 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41375" cy="5334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6F3143ED" id="Rectangle 5" o:spid="_x0000_s1026" style="position:absolute;margin-left:57.6pt;margin-top:12.35pt;width:66.25pt;height:42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484F79AC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Proses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computer</w:t>
            </w:r>
            <w:proofErr w:type="spellEnd"/>
          </w:p>
        </w:tc>
        <w:tc>
          <w:tcPr>
            <w:tcW w:w="2122" w:type="dxa"/>
            <w:vAlign w:val="center"/>
          </w:tcPr>
          <w:p w14:paraId="2BFB8956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Menunjukkan proses yang dilakukan secara komputerisasi</w:t>
            </w:r>
          </w:p>
        </w:tc>
      </w:tr>
      <w:tr w:rsidR="0032683E" w:rsidRPr="0032683E" w14:paraId="2F2B44D8" w14:textId="77777777" w:rsidTr="00430AEF">
        <w:tc>
          <w:tcPr>
            <w:tcW w:w="392" w:type="dxa"/>
            <w:shd w:val="clear" w:color="auto" w:fill="F4B083" w:themeFill="accent2" w:themeFillTint="99"/>
            <w:vAlign w:val="center"/>
          </w:tcPr>
          <w:p w14:paraId="3785E389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t>7</w:t>
            </w:r>
          </w:p>
        </w:tc>
        <w:tc>
          <w:tcPr>
            <w:tcW w:w="3851" w:type="dxa"/>
          </w:tcPr>
          <w:p w14:paraId="2676DDDB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2463ED29" wp14:editId="288DF20C">
                      <wp:simplePos x="0" y="0"/>
                      <wp:positionH relativeFrom="column">
                        <wp:posOffset>795655</wp:posOffset>
                      </wp:positionH>
                      <wp:positionV relativeFrom="paragraph">
                        <wp:posOffset>200025</wp:posOffset>
                      </wp:positionV>
                      <wp:extent cx="721360" cy="715010"/>
                      <wp:effectExtent l="20320" t="10160" r="20320" b="17780"/>
                      <wp:wrapNone/>
                      <wp:docPr id="4" name="Flowchart: Merge 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721360" cy="715010"/>
                              </a:xfrm>
                              <a:prstGeom prst="flowChartMerge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648AA73" id="_x0000_t128" coordsize="21600,21600" o:spt="128" path="m,l21600,,10800,21600xe">
                      <v:stroke joinstyle="miter"/>
                      <v:path gradientshapeok="t" o:connecttype="custom" o:connectlocs="10800,0;5400,10800;10800,21600;16200,10800" textboxrect="5400,0,16200,10800"/>
                    </v:shapetype>
                    <v:shape id="Flowchart: Merge 4" o:spid="_x0000_s1026" type="#_x0000_t128" style="position:absolute;margin-left:62.65pt;margin-top:15.75pt;width:56.8pt;height:56.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3929E14B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Pengarsipan</w:t>
            </w:r>
          </w:p>
        </w:tc>
        <w:tc>
          <w:tcPr>
            <w:tcW w:w="2122" w:type="dxa"/>
            <w:vAlign w:val="center"/>
          </w:tcPr>
          <w:p w14:paraId="16B4BFB5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Menunjukkan simpanan data non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computer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/informasi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file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pada proses manual. Dokumen dapat disimpan pada lemari , arsip, map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file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dan</w:t>
            </w:r>
          </w:p>
        </w:tc>
      </w:tr>
      <w:tr w:rsidR="0032683E" w:rsidRPr="0032683E" w14:paraId="412F7488" w14:textId="77777777" w:rsidTr="00430AEF">
        <w:trPr>
          <w:trHeight w:val="1186"/>
        </w:trPr>
        <w:tc>
          <w:tcPr>
            <w:tcW w:w="392" w:type="dxa"/>
            <w:shd w:val="clear" w:color="auto" w:fill="F4B083" w:themeFill="accent2" w:themeFillTint="99"/>
            <w:vAlign w:val="center"/>
          </w:tcPr>
          <w:p w14:paraId="29FCCDE3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t>8</w:t>
            </w:r>
          </w:p>
        </w:tc>
        <w:tc>
          <w:tcPr>
            <w:tcW w:w="3851" w:type="dxa"/>
          </w:tcPr>
          <w:p w14:paraId="627358E0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688B7A04" wp14:editId="49D4EC7B">
                      <wp:simplePos x="0" y="0"/>
                      <wp:positionH relativeFrom="column">
                        <wp:posOffset>638175</wp:posOffset>
                      </wp:positionH>
                      <wp:positionV relativeFrom="paragraph">
                        <wp:posOffset>109220</wp:posOffset>
                      </wp:positionV>
                      <wp:extent cx="867410" cy="556895"/>
                      <wp:effectExtent l="5715" t="19685" r="12700" b="13970"/>
                      <wp:wrapNone/>
                      <wp:docPr id="2" name="Flowchart: Manual Input 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67410" cy="556895"/>
                              </a:xfrm>
                              <a:prstGeom prst="flowChartManualInpu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16A89CD" id="_x0000_t118" coordsize="21600,21600" o:spt="118" path="m,4292l21600,r,21600l,21600xe">
                      <v:stroke joinstyle="miter"/>
                      <v:path gradientshapeok="t" o:connecttype="custom" o:connectlocs="10800,2146;0,10800;10800,21600;21600,10800" textboxrect="0,4291,21600,21600"/>
                    </v:shapetype>
                    <v:shape id="Flowchart: Manual Input 2" o:spid="_x0000_s1026" type="#_x0000_t118" style="position:absolute;margin-left:50.25pt;margin-top:8.6pt;width:68.3pt;height:43.8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7E257A4A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Input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Keyboard</w:t>
            </w:r>
            <w:proofErr w:type="spellEnd"/>
          </w:p>
        </w:tc>
        <w:tc>
          <w:tcPr>
            <w:tcW w:w="2122" w:type="dxa"/>
            <w:vAlign w:val="center"/>
          </w:tcPr>
          <w:p w14:paraId="7ED15ED1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Menunjukkan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input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yang dilakukan menggunakan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keyboard</w:t>
            </w:r>
            <w:proofErr w:type="spellEnd"/>
          </w:p>
        </w:tc>
      </w:tr>
      <w:tr w:rsidR="0032683E" w:rsidRPr="0032683E" w14:paraId="0D68B36B" w14:textId="77777777" w:rsidTr="00430AEF">
        <w:tc>
          <w:tcPr>
            <w:tcW w:w="392" w:type="dxa"/>
            <w:shd w:val="clear" w:color="auto" w:fill="F4B083" w:themeFill="accent2" w:themeFillTint="99"/>
            <w:vAlign w:val="center"/>
          </w:tcPr>
          <w:p w14:paraId="549661F1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/>
              </w:rPr>
              <w:t>9</w:t>
            </w:r>
          </w:p>
        </w:tc>
        <w:tc>
          <w:tcPr>
            <w:tcW w:w="3851" w:type="dxa"/>
          </w:tcPr>
          <w:p w14:paraId="283840E8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0880FC49" wp14:editId="575B2894">
                      <wp:simplePos x="0" y="0"/>
                      <wp:positionH relativeFrom="column">
                        <wp:posOffset>638175</wp:posOffset>
                      </wp:positionH>
                      <wp:positionV relativeFrom="paragraph">
                        <wp:posOffset>81280</wp:posOffset>
                      </wp:positionV>
                      <wp:extent cx="867410" cy="527685"/>
                      <wp:effectExtent l="15240" t="8255" r="50800" b="6985"/>
                      <wp:wrapNone/>
                      <wp:docPr id="3" name="Flowchart: Stored Data 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67410" cy="527685"/>
                              </a:xfrm>
                              <a:prstGeom prst="flowChartOnlineStorage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EC5B563" id="_x0000_t130" coordsize="21600,21600" o:spt="130" path="m3600,21597c2662,21202,1837,20075,1087,18440,487,16240,75,13590,,10770,75,8007,487,5412,1087,3045,1837,1465,2662,337,3600,l21597,v-937,337,-1687,1465,-2512,3045c18485,5412,18072,8007,17997,10770v75,2820,488,5470,1088,7670c19910,20075,20660,21202,21597,21597xe">
                      <v:stroke joinstyle="miter"/>
                      <v:path gradientshapeok="t" o:connecttype="custom" o:connectlocs="10800,0;0,10800;10800,21600;17997,10800" textboxrect="3600,0,17997,21600"/>
                    </v:shapetype>
                    <v:shape id="Flowchart: Stored Data 3" o:spid="_x0000_s1026" type="#_x0000_t130" style="position:absolute;margin-left:50.25pt;margin-top:6.4pt;width:68.3pt;height:41.5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"/>
                  </w:pict>
                </mc:Fallback>
              </mc:AlternateContent>
            </w:r>
          </w:p>
        </w:tc>
        <w:tc>
          <w:tcPr>
            <w:tcW w:w="2122" w:type="dxa"/>
            <w:vAlign w:val="center"/>
          </w:tcPr>
          <w:p w14:paraId="111EBC68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Penyimpanan manual</w:t>
            </w:r>
          </w:p>
        </w:tc>
        <w:tc>
          <w:tcPr>
            <w:tcW w:w="2122" w:type="dxa"/>
            <w:vAlign w:val="center"/>
          </w:tcPr>
          <w:p w14:paraId="632E9721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Menunjukkan media penyimpanan data atau informasi secara manual</w:t>
            </w:r>
          </w:p>
        </w:tc>
      </w:tr>
    </w:tbl>
    <w:p w14:paraId="642842B7" w14:textId="77777777" w:rsidR="0032683E" w:rsidRPr="0032683E" w:rsidRDefault="0032683E" w:rsidP="0032683E"/>
    <w:p w14:paraId="68CBC56A" w14:textId="75C5830A" w:rsidR="0014576F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8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Data Flow Diagram (DFD)</w:t>
      </w:r>
    </w:p>
    <w:p w14:paraId="45DC6B0A" w14:textId="77777777" w:rsidR="0032683E" w:rsidRPr="0032683E" w:rsidRDefault="0032683E" w:rsidP="0032683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. Data flow diagram (DFD)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representas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ta di-input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output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ta. DFD juga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representasi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level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bstra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>. (Roger, 2001).</w:t>
      </w:r>
    </w:p>
    <w:p w14:paraId="3403273D" w14:textId="77777777" w:rsidR="0032683E" w:rsidRPr="0032683E" w:rsidRDefault="0032683E" w:rsidP="0032683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imbol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FD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gambar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logis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roses.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FD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non-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lastRenderedPageBreak/>
        <w:t>melewat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. DFD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imbol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</w:rPr>
        <w:t xml:space="preserve"> 2.3</w:t>
      </w:r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roses, source/sinks, data stores dan data flow lines</w:t>
      </w:r>
    </w:p>
    <w:p w14:paraId="7805295F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/>
          <w:iCs/>
          <w:sz w:val="20"/>
          <w:szCs w:val="20"/>
          <w:lang w:val="en-US" w:bidi="en-US"/>
        </w:rPr>
      </w:pPr>
      <w:bookmarkStart w:id="18" w:name="_Toc117420037"/>
      <w:proofErr w:type="spellStart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Tabel</w:t>
      </w:r>
      <w:proofErr w:type="spellEnd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2.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Tabel_2. \* ARABIC </w:instrTex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32683E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3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ahoma"/>
          <w:bCs/>
          <w:iCs/>
          <w:sz w:val="20"/>
          <w:szCs w:val="20"/>
          <w:lang w:val="en-US" w:bidi="en-US"/>
        </w:rPr>
        <w:t>Simbol</w:t>
      </w:r>
      <w:proofErr w:type="spellEnd"/>
      <w:r w:rsidRPr="0032683E">
        <w:rPr>
          <w:rFonts w:ascii="Times New Roman" w:eastAsia="Times New Roman" w:hAnsi="Times New Roman" w:cs="Tahoma"/>
          <w:bCs/>
          <w:iCs/>
          <w:sz w:val="20"/>
          <w:szCs w:val="20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Data Flow Diagram</w:t>
      </w:r>
      <w:bookmarkEnd w:id="1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36"/>
        <w:gridCol w:w="2748"/>
        <w:gridCol w:w="2779"/>
      </w:tblGrid>
      <w:tr w:rsidR="0032683E" w:rsidRPr="0032683E" w14:paraId="5F77464D" w14:textId="77777777" w:rsidTr="00430AEF">
        <w:tc>
          <w:tcPr>
            <w:tcW w:w="2829" w:type="dxa"/>
            <w:shd w:val="clear" w:color="auto" w:fill="8EAADB" w:themeFill="accent1" w:themeFillTint="99"/>
            <w:vAlign w:val="center"/>
          </w:tcPr>
          <w:p w14:paraId="79111606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Simbol</w:t>
            </w:r>
            <w:proofErr w:type="spellEnd"/>
          </w:p>
        </w:tc>
        <w:tc>
          <w:tcPr>
            <w:tcW w:w="2829" w:type="dxa"/>
            <w:shd w:val="clear" w:color="auto" w:fill="8EAADB" w:themeFill="accent1" w:themeFillTint="99"/>
            <w:vAlign w:val="center"/>
          </w:tcPr>
          <w:p w14:paraId="1F86CF68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Nama</w:t>
            </w:r>
          </w:p>
        </w:tc>
        <w:tc>
          <w:tcPr>
            <w:tcW w:w="2829" w:type="dxa"/>
            <w:shd w:val="clear" w:color="auto" w:fill="8EAADB" w:themeFill="accent1" w:themeFillTint="99"/>
            <w:vAlign w:val="center"/>
          </w:tcPr>
          <w:p w14:paraId="11CF7990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Keterangan</w:t>
            </w:r>
            <w:proofErr w:type="spellEnd"/>
          </w:p>
        </w:tc>
      </w:tr>
      <w:tr w:rsidR="0032683E" w:rsidRPr="0032683E" w14:paraId="422D0D79" w14:textId="77777777" w:rsidTr="00430AEF">
        <w:tc>
          <w:tcPr>
            <w:tcW w:w="2829" w:type="dxa"/>
          </w:tcPr>
          <w:p w14:paraId="7DD0F2A0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19BCB680" wp14:editId="77B20AFD">
                      <wp:simplePos x="0" y="0"/>
                      <wp:positionH relativeFrom="column">
                        <wp:posOffset>365760</wp:posOffset>
                      </wp:positionH>
                      <wp:positionV relativeFrom="paragraph">
                        <wp:posOffset>223520</wp:posOffset>
                      </wp:positionV>
                      <wp:extent cx="914400" cy="502920"/>
                      <wp:effectExtent l="5715" t="13970" r="13335" b="6985"/>
                      <wp:wrapNone/>
                      <wp:docPr id="23" name="Rectangle 2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914400" cy="50292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43E9495" id="Rectangle 23" o:spid="_x0000_s1026" style="position:absolute;margin-left:28.8pt;margin-top:17.6pt;width:1in;height:39.6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53F8F197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Kesatuan Luar (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External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Entity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829" w:type="dxa"/>
            <w:vAlign w:val="center"/>
          </w:tcPr>
          <w:p w14:paraId="1059054D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Sesuatu yang berada di luar sistem, tetapi ia memberikan masukan ke dalam sistem atau menerima data dari sistem.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External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entity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tidak termasuk bagian dari sistem.</w:t>
            </w:r>
          </w:p>
        </w:tc>
      </w:tr>
      <w:tr w:rsidR="0032683E" w:rsidRPr="0032683E" w14:paraId="41A26FDD" w14:textId="77777777" w:rsidTr="00430AEF">
        <w:tc>
          <w:tcPr>
            <w:tcW w:w="2829" w:type="dxa"/>
          </w:tcPr>
          <w:p w14:paraId="556AC521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045C787C" wp14:editId="6A86E82A">
                      <wp:simplePos x="0" y="0"/>
                      <wp:positionH relativeFrom="column">
                        <wp:posOffset>551815</wp:posOffset>
                      </wp:positionH>
                      <wp:positionV relativeFrom="paragraph">
                        <wp:posOffset>347980</wp:posOffset>
                      </wp:positionV>
                      <wp:extent cx="575310" cy="0"/>
                      <wp:effectExtent l="10795" t="59055" r="23495" b="55245"/>
                      <wp:wrapNone/>
                      <wp:docPr id="22" name="Straight Arrow Connector 2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57531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5FDD9AB" id="Straight Arrow Connector 22" o:spid="_x0000_s1026" type="#_x0000_t32" style="position:absolute;margin-left:43.45pt;margin-top:27.4pt;width:45.3pt;height:0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">
                      <v:stroke endarrow="block"/>
                    </v:shape>
                  </w:pict>
                </mc:Fallback>
              </mc:AlternateContent>
            </w: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54857929" wp14:editId="1F85F4EF">
                      <wp:simplePos x="0" y="0"/>
                      <wp:positionH relativeFrom="column">
                        <wp:posOffset>955675</wp:posOffset>
                      </wp:positionH>
                      <wp:positionV relativeFrom="paragraph">
                        <wp:posOffset>568960</wp:posOffset>
                      </wp:positionV>
                      <wp:extent cx="0" cy="351155"/>
                      <wp:effectExtent l="52705" t="22860" r="61595" b="6985"/>
                      <wp:wrapNone/>
                      <wp:docPr id="21" name="Straight Arrow Connector 2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0" cy="35115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9307420" id="Straight Arrow Connector 21" o:spid="_x0000_s1026" type="#_x0000_t32" style="position:absolute;margin-left:75.25pt;margin-top:44.8pt;width:0;height:27.65pt;flip:y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">
                      <v:stroke endarrow="block"/>
                    </v:shape>
                  </w:pict>
                </mc:Fallback>
              </mc:AlternateContent>
            </w: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711242E6" wp14:editId="649D55BB">
                      <wp:simplePos x="0" y="0"/>
                      <wp:positionH relativeFrom="column">
                        <wp:posOffset>753745</wp:posOffset>
                      </wp:positionH>
                      <wp:positionV relativeFrom="paragraph">
                        <wp:posOffset>568960</wp:posOffset>
                      </wp:positionV>
                      <wp:extent cx="3810" cy="369570"/>
                      <wp:effectExtent l="50800" t="13335" r="59690" b="17145"/>
                      <wp:wrapNone/>
                      <wp:docPr id="20" name="Straight Arrow Connector 2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810" cy="3695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66AE696" id="Straight Arrow Connector 20" o:spid="_x0000_s1026" type="#_x0000_t32" style="position:absolute;margin-left:59.35pt;margin-top:44.8pt;width:.3pt;height:29.1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">
                      <v:stroke endarrow="block"/>
                    </v:shape>
                  </w:pict>
                </mc:Fallback>
              </mc:AlternateContent>
            </w: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02EEE198" wp14:editId="215144F6">
                      <wp:simplePos x="0" y="0"/>
                      <wp:positionH relativeFrom="column">
                        <wp:posOffset>559435</wp:posOffset>
                      </wp:positionH>
                      <wp:positionV relativeFrom="paragraph">
                        <wp:posOffset>512445</wp:posOffset>
                      </wp:positionV>
                      <wp:extent cx="579120" cy="0"/>
                      <wp:effectExtent l="18415" t="61595" r="12065" b="52705"/>
                      <wp:wrapNone/>
                      <wp:docPr id="19" name="Straight Arrow Connector 1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57912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D376548" id="Straight Arrow Connector 19" o:spid="_x0000_s1026" type="#_x0000_t32" style="position:absolute;margin-left:44.05pt;margin-top:40.35pt;width:45.6pt;height:0;flip:x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">
                      <v:stroke endarrow="block"/>
                    </v:shape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7C196B96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Arus Data (Data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Flow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829" w:type="dxa"/>
            <w:vAlign w:val="center"/>
          </w:tcPr>
          <w:p w14:paraId="76414935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Tempat mengalir informasi dan digambarkan dengan garis yang menghubungkan komponen dari sistem. 28 Arus data ini mengalir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diantara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proses, data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store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>, dan menunjukkan arus data dari data berupa masukan untuk sistem atau hasil proses sistem.</w:t>
            </w:r>
          </w:p>
        </w:tc>
      </w:tr>
      <w:tr w:rsidR="0032683E" w:rsidRPr="0032683E" w14:paraId="50C25EF3" w14:textId="77777777" w:rsidTr="00430AEF">
        <w:tc>
          <w:tcPr>
            <w:tcW w:w="2829" w:type="dxa"/>
          </w:tcPr>
          <w:p w14:paraId="0FAA43A2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45CF4273" wp14:editId="3B34FF48">
                      <wp:simplePos x="0" y="0"/>
                      <wp:positionH relativeFrom="column">
                        <wp:posOffset>474980</wp:posOffset>
                      </wp:positionH>
                      <wp:positionV relativeFrom="paragraph">
                        <wp:posOffset>466725</wp:posOffset>
                      </wp:positionV>
                      <wp:extent cx="679450" cy="660400"/>
                      <wp:effectExtent l="10160" t="10795" r="5715" b="5080"/>
                      <wp:wrapNone/>
                      <wp:docPr id="18" name="Flowchart: Connector 1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79450" cy="660400"/>
                              </a:xfrm>
                              <a:prstGeom prst="flowChartConnector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2E0EC99" id="Flowchart: Connector 18" o:spid="_x0000_s1026" type="#_x0000_t120" style="position:absolute;margin-left:37.4pt;margin-top:36.75pt;width:53.5pt;height:52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11F1693C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Proses (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Proccess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>)</w:t>
            </w:r>
          </w:p>
        </w:tc>
        <w:tc>
          <w:tcPr>
            <w:tcW w:w="2829" w:type="dxa"/>
            <w:vAlign w:val="center"/>
          </w:tcPr>
          <w:p w14:paraId="755ECBEE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 xml:space="preserve">Apa yang dikerjakan oleh sistem. Proses dapat mengolah data atau aliran data masuk menjadi aliran data keluar. Proses berfungsi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</w:rPr>
              <w:t>mentranformasik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</w:rPr>
              <w:t xml:space="preserve"> satu atau beberapa data masukan menjadi satu atau beberapa data keluaran sesuai dengan spesifikasi yang dihasilkan</w:t>
            </w:r>
          </w:p>
        </w:tc>
      </w:tr>
      <w:tr w:rsidR="0032683E" w:rsidRPr="0032683E" w14:paraId="0DF7AAB9" w14:textId="77777777" w:rsidTr="00430AEF">
        <w:tc>
          <w:tcPr>
            <w:tcW w:w="2829" w:type="dxa"/>
          </w:tcPr>
          <w:p w14:paraId="4BC162EC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7B324E43" wp14:editId="53F149C3">
                      <wp:simplePos x="0" y="0"/>
                      <wp:positionH relativeFrom="column">
                        <wp:posOffset>343535</wp:posOffset>
                      </wp:positionH>
                      <wp:positionV relativeFrom="paragraph">
                        <wp:posOffset>293370</wp:posOffset>
                      </wp:positionV>
                      <wp:extent cx="908050" cy="6350"/>
                      <wp:effectExtent l="12065" t="11430" r="13335" b="10795"/>
                      <wp:wrapNone/>
                      <wp:docPr id="17" name="Straight Arrow Connector 1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908050" cy="63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D82AEC7" id="Straight Arrow Connector 17" o:spid="_x0000_s1026" type="#_x0000_t32" style="position:absolute;margin-left:27.05pt;margin-top:23.1pt;width:71.5pt;height:.5pt;flip:y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"/>
                  </w:pict>
                </mc:Fallback>
              </mc:AlternateContent>
            </w: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6AA7AD8E" wp14:editId="3DBA1A1F">
                      <wp:simplePos x="0" y="0"/>
                      <wp:positionH relativeFrom="column">
                        <wp:posOffset>344170</wp:posOffset>
                      </wp:positionH>
                      <wp:positionV relativeFrom="paragraph">
                        <wp:posOffset>474980</wp:posOffset>
                      </wp:positionV>
                      <wp:extent cx="908050" cy="6350"/>
                      <wp:effectExtent l="12700" t="12065" r="12700" b="10160"/>
                      <wp:wrapNone/>
                      <wp:docPr id="16" name="Straight Arrow Connector 1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908050" cy="63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8922697" id="Straight Arrow Connector 16" o:spid="_x0000_s1026" type="#_x0000_t32" style="position:absolute;margin-left:27.1pt;margin-top:37.4pt;width:71.5pt;height:.5pt;flip:y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54FCDEFC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Simpanan Data (Data Store)</w:t>
            </w:r>
          </w:p>
        </w:tc>
        <w:tc>
          <w:tcPr>
            <w:tcW w:w="2829" w:type="dxa"/>
            <w:vAlign w:val="center"/>
          </w:tcPr>
          <w:p w14:paraId="04034EEE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2683E">
              <w:rPr>
                <w:rFonts w:ascii="Arial" w:hAnsi="Arial" w:cs="Arial"/>
                <w:sz w:val="18"/>
                <w:szCs w:val="18"/>
              </w:rPr>
              <w:t>Tempat penyimpanan data yang ada dalam sistem, yang disimbolkan dengan sepasang garis sejajar dengan sisi samping terbuka</w:t>
            </w:r>
          </w:p>
        </w:tc>
      </w:tr>
    </w:tbl>
    <w:p w14:paraId="715D3FC4" w14:textId="77777777" w:rsidR="0032683E" w:rsidRPr="0032683E" w:rsidRDefault="0032683E" w:rsidP="0032683E">
      <w:pPr>
        <w:rPr>
          <w:lang w:val="en-US" w:bidi="en-US"/>
        </w:rPr>
      </w:pPr>
    </w:p>
    <w:p w14:paraId="216423C3" w14:textId="77777777" w:rsidR="0032683E" w:rsidRPr="0032683E" w:rsidRDefault="0032683E" w:rsidP="0032683E">
      <w:pPr>
        <w:rPr>
          <w:lang w:val="id-ID"/>
        </w:rPr>
      </w:pPr>
    </w:p>
    <w:p w14:paraId="35411B7B" w14:textId="77777777" w:rsidR="0032683E" w:rsidRPr="0032683E" w:rsidRDefault="0032683E" w:rsidP="0032683E"/>
    <w:p w14:paraId="65267783" w14:textId="66201779" w:rsidR="0014576F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9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Entity Relationship Diagram (ERD)</w:t>
      </w:r>
    </w:p>
    <w:p w14:paraId="242640F3" w14:textId="77777777" w:rsidR="0032683E" w:rsidRPr="0032683E" w:rsidRDefault="0032683E" w:rsidP="0032683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683E">
        <w:rPr>
          <w:rFonts w:ascii="Times New Roman" w:hAnsi="Times New Roman" w:cs="Times New Roman"/>
          <w:sz w:val="24"/>
          <w:szCs w:val="24"/>
        </w:rPr>
        <w:t xml:space="preserve">Entity Relationship Diagram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gurai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basis data dan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timbal-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n proses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pembaru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ada basis data.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utamany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basis data. ERD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29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ERD, model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Notas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ada Entity Relationship Diagram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</w:rPr>
        <w:t xml:space="preserve"> 2.4.</w:t>
      </w:r>
      <w:r w:rsidRPr="0032683E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pard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>, 2010).</w:t>
      </w:r>
    </w:p>
    <w:p w14:paraId="6A966684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/>
          <w:iCs/>
          <w:sz w:val="20"/>
          <w:szCs w:val="20"/>
          <w:lang w:val="en-US" w:bidi="en-US"/>
        </w:rPr>
      </w:pPr>
      <w:bookmarkStart w:id="19" w:name="_Toc117420038"/>
      <w:proofErr w:type="spellStart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Tabel</w:t>
      </w:r>
      <w:proofErr w:type="spellEnd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2.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Tabel_2. \* ARABIC </w:instrTex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32683E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4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proofErr w:type="spellStart"/>
      <w:r w:rsidRPr="0032683E">
        <w:rPr>
          <w:rFonts w:ascii="Times New Roman" w:eastAsia="Times New Roman" w:hAnsi="Times New Roman" w:cs="Tahoma"/>
          <w:bCs/>
          <w:iCs/>
          <w:sz w:val="20"/>
          <w:szCs w:val="20"/>
          <w:lang w:val="en-US" w:bidi="en-US"/>
        </w:rPr>
        <w:t>Notasi</w:t>
      </w:r>
      <w:proofErr w:type="spellEnd"/>
      <w:r w:rsidRPr="0032683E">
        <w:rPr>
          <w:rFonts w:ascii="Times New Roman" w:eastAsia="Times New Roman" w:hAnsi="Times New Roman" w:cs="Tahoma"/>
          <w:bCs/>
          <w:iCs/>
          <w:sz w:val="20"/>
          <w:szCs w:val="20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Entity Relationship Diagram</w:t>
      </w:r>
      <w:bookmarkEnd w:id="1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23"/>
        <w:gridCol w:w="4140"/>
      </w:tblGrid>
      <w:tr w:rsidR="0032683E" w:rsidRPr="0032683E" w14:paraId="384F8018" w14:textId="77777777" w:rsidTr="00430AEF">
        <w:tc>
          <w:tcPr>
            <w:tcW w:w="4243" w:type="dxa"/>
            <w:shd w:val="clear" w:color="auto" w:fill="8EAADB" w:themeFill="accent1" w:themeFillTint="99"/>
          </w:tcPr>
          <w:p w14:paraId="26E7D7A8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Notasi</w:t>
            </w:r>
            <w:proofErr w:type="spellEnd"/>
          </w:p>
        </w:tc>
        <w:tc>
          <w:tcPr>
            <w:tcW w:w="4244" w:type="dxa"/>
            <w:shd w:val="clear" w:color="auto" w:fill="8EAADB" w:themeFill="accent1" w:themeFillTint="99"/>
          </w:tcPr>
          <w:p w14:paraId="27490B9E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Keterangan</w:t>
            </w:r>
            <w:proofErr w:type="spellEnd"/>
          </w:p>
        </w:tc>
      </w:tr>
      <w:tr w:rsidR="0032683E" w:rsidRPr="0032683E" w14:paraId="026FD22B" w14:textId="77777777" w:rsidTr="00430AEF">
        <w:trPr>
          <w:trHeight w:val="1130"/>
        </w:trPr>
        <w:tc>
          <w:tcPr>
            <w:tcW w:w="4243" w:type="dxa"/>
          </w:tcPr>
          <w:p w14:paraId="5CF1EE6F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19C5DEBF" wp14:editId="56FEFD6F">
                      <wp:simplePos x="0" y="0"/>
                      <wp:positionH relativeFrom="column">
                        <wp:posOffset>990600</wp:posOffset>
                      </wp:positionH>
                      <wp:positionV relativeFrom="paragraph">
                        <wp:posOffset>47625</wp:posOffset>
                      </wp:positionV>
                      <wp:extent cx="624840" cy="624840"/>
                      <wp:effectExtent l="11430" t="10160" r="11430" b="12700"/>
                      <wp:wrapNone/>
                      <wp:docPr id="27" name="Rectangle 2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24840" cy="62484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78FD4CEB" id="Rectangle 27" o:spid="_x0000_s1026" style="position:absolute;margin-left:78pt;margin-top:3.75pt;width:49.2pt;height:49.2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"/>
                  </w:pict>
                </mc:Fallback>
              </mc:AlternateContent>
            </w:r>
          </w:p>
        </w:tc>
        <w:tc>
          <w:tcPr>
            <w:tcW w:w="4244" w:type="dxa"/>
            <w:vAlign w:val="center"/>
          </w:tcPr>
          <w:p w14:paraId="485510BC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Entitas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merupak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suatu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objek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dapat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diidentifikas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dalam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lingkung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makai</w:t>
            </w:r>
            <w:proofErr w:type="spellEnd"/>
          </w:p>
        </w:tc>
      </w:tr>
      <w:tr w:rsidR="0032683E" w:rsidRPr="0032683E" w14:paraId="35B43E8B" w14:textId="77777777" w:rsidTr="00430AEF">
        <w:trPr>
          <w:trHeight w:val="1262"/>
        </w:trPr>
        <w:tc>
          <w:tcPr>
            <w:tcW w:w="4243" w:type="dxa"/>
          </w:tcPr>
          <w:p w14:paraId="16DE753E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0F4D6012" wp14:editId="266B56BA">
                      <wp:simplePos x="0" y="0"/>
                      <wp:positionH relativeFrom="column">
                        <wp:posOffset>798195</wp:posOffset>
                      </wp:positionH>
                      <wp:positionV relativeFrom="paragraph">
                        <wp:posOffset>54610</wp:posOffset>
                      </wp:positionV>
                      <wp:extent cx="1028700" cy="685800"/>
                      <wp:effectExtent l="19050" t="17145" r="19050" b="11430"/>
                      <wp:wrapNone/>
                      <wp:docPr id="26" name="Flowchart: Decision 2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028700" cy="685800"/>
                              </a:xfrm>
                              <a:prstGeom prst="flowChartDecision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01322BC" id="_x0000_t110" coordsize="21600,21600" o:spt="110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Flowchart: Decision 26" o:spid="_x0000_s1026" type="#_x0000_t110" style="position:absolute;margin-left:62.85pt;margin-top:4.3pt;width:81pt;height:54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"/>
                  </w:pict>
                </mc:Fallback>
              </mc:AlternateContent>
            </w:r>
          </w:p>
        </w:tc>
        <w:tc>
          <w:tcPr>
            <w:tcW w:w="4244" w:type="dxa"/>
            <w:vAlign w:val="center"/>
          </w:tcPr>
          <w:p w14:paraId="6F449926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Relas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berfungs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sebaga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nunjuk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danya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hubung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di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ntara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sejumlah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entitas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berbeda</w:t>
            </w:r>
            <w:proofErr w:type="spellEnd"/>
          </w:p>
        </w:tc>
      </w:tr>
      <w:tr w:rsidR="0032683E" w:rsidRPr="0032683E" w14:paraId="40AF9B82" w14:textId="77777777" w:rsidTr="00430AEF">
        <w:trPr>
          <w:trHeight w:val="1125"/>
        </w:trPr>
        <w:tc>
          <w:tcPr>
            <w:tcW w:w="4243" w:type="dxa"/>
          </w:tcPr>
          <w:p w14:paraId="5ED01829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7EEADC48" wp14:editId="1311B7A3">
                      <wp:simplePos x="0" y="0"/>
                      <wp:positionH relativeFrom="column">
                        <wp:posOffset>807720</wp:posOffset>
                      </wp:positionH>
                      <wp:positionV relativeFrom="paragraph">
                        <wp:posOffset>69850</wp:posOffset>
                      </wp:positionV>
                      <wp:extent cx="1021080" cy="571500"/>
                      <wp:effectExtent l="9525" t="11430" r="7620" b="7620"/>
                      <wp:wrapNone/>
                      <wp:docPr id="25" name="Oval 2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021080" cy="571500"/>
                              </a:xfrm>
                              <a:prstGeom prst="ellipse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1236AA9D" id="Oval 25" o:spid="_x0000_s1026" style="position:absolute;margin-left:63.6pt;margin-top:5.5pt;width:80.4pt;height:4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"/>
                  </w:pict>
                </mc:Fallback>
              </mc:AlternateContent>
            </w:r>
          </w:p>
        </w:tc>
        <w:tc>
          <w:tcPr>
            <w:tcW w:w="4244" w:type="dxa"/>
            <w:vAlign w:val="center"/>
          </w:tcPr>
          <w:p w14:paraId="703BC98A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tribut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merupak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deskrips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karakter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entitas</w:t>
            </w:r>
            <w:proofErr w:type="spellEnd"/>
          </w:p>
        </w:tc>
      </w:tr>
      <w:tr w:rsidR="0032683E" w:rsidRPr="0032683E" w14:paraId="0B13B5B2" w14:textId="77777777" w:rsidTr="00430AEF">
        <w:tc>
          <w:tcPr>
            <w:tcW w:w="4243" w:type="dxa"/>
          </w:tcPr>
          <w:p w14:paraId="2BEDA51E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29BE96E6" wp14:editId="0FAFAF41">
                      <wp:simplePos x="0" y="0"/>
                      <wp:positionH relativeFrom="column">
                        <wp:posOffset>775335</wp:posOffset>
                      </wp:positionH>
                      <wp:positionV relativeFrom="paragraph">
                        <wp:posOffset>194310</wp:posOffset>
                      </wp:positionV>
                      <wp:extent cx="1059180" cy="5715"/>
                      <wp:effectExtent l="5715" t="8890" r="11430" b="13970"/>
                      <wp:wrapNone/>
                      <wp:docPr id="24" name="Straight Arrow Connector 2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059180" cy="571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2CB0B7F" id="Straight Arrow Connector 24" o:spid="_x0000_s1026" type="#_x0000_t32" style="position:absolute;margin-left:61.05pt;margin-top:15.3pt;width:83.4pt;height:.45pt;flip:y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"/>
                  </w:pict>
                </mc:Fallback>
              </mc:AlternateContent>
            </w:r>
          </w:p>
        </w:tc>
        <w:tc>
          <w:tcPr>
            <w:tcW w:w="4244" w:type="dxa"/>
            <w:vAlign w:val="center"/>
          </w:tcPr>
          <w:p w14:paraId="56E43009" w14:textId="77777777" w:rsidR="0032683E" w:rsidRPr="0032683E" w:rsidRDefault="0032683E" w:rsidP="0032683E">
            <w:pPr>
              <w:spacing w:after="160"/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Garis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berfungs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sebaga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nghubung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ntara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relas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deng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entitas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,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relasi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dan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ntitas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deng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tribut</w:t>
            </w:r>
            <w:proofErr w:type="spellEnd"/>
          </w:p>
        </w:tc>
      </w:tr>
    </w:tbl>
    <w:p w14:paraId="0E2E1AC6" w14:textId="77777777" w:rsidR="0032683E" w:rsidRPr="0032683E" w:rsidRDefault="0032683E" w:rsidP="0032683E">
      <w:pPr>
        <w:rPr>
          <w:lang w:val="en-US" w:bidi="en-US"/>
        </w:rPr>
      </w:pPr>
    </w:p>
    <w:p w14:paraId="783163C1" w14:textId="77777777" w:rsidR="0032683E" w:rsidRPr="0032683E" w:rsidRDefault="0032683E" w:rsidP="0032683E"/>
    <w:p w14:paraId="3FC9162A" w14:textId="181B207E" w:rsidR="0014576F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2.2.1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0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Flowchart</w:t>
      </w:r>
    </w:p>
    <w:p w14:paraId="0AE39114" w14:textId="77777777" w:rsidR="0032683E" w:rsidRPr="0032683E" w:rsidRDefault="0032683E" w:rsidP="0032683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683E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a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imbol-simbol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detail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roses (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rogram.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</w:rPr>
        <w:t>Tabel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</w:rPr>
        <w:t xml:space="preserve"> 2.5</w:t>
      </w:r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imbol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</w:rPr>
        <w:t xml:space="preserve"> flowchart.</w:t>
      </w:r>
    </w:p>
    <w:p w14:paraId="574152A1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/>
          <w:iCs/>
          <w:sz w:val="20"/>
          <w:szCs w:val="20"/>
          <w:lang w:val="en-US" w:bidi="en-US"/>
        </w:rPr>
      </w:pPr>
      <w:bookmarkStart w:id="20" w:name="_Toc117420039"/>
      <w:proofErr w:type="spellStart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Tabel</w:t>
      </w:r>
      <w:proofErr w:type="spellEnd"/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2.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Tabel_2. \* ARABIC </w:instrTex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32683E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5</w:t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32683E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Simbol Flowchart</w:t>
      </w:r>
      <w:bookmarkEnd w:id="2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41"/>
        <w:gridCol w:w="2758"/>
        <w:gridCol w:w="2764"/>
      </w:tblGrid>
      <w:tr w:rsidR="0032683E" w:rsidRPr="0032683E" w14:paraId="4905BEE1" w14:textId="77777777" w:rsidTr="00430AEF">
        <w:tc>
          <w:tcPr>
            <w:tcW w:w="2829" w:type="dxa"/>
            <w:shd w:val="clear" w:color="auto" w:fill="8EAADB" w:themeFill="accent1" w:themeFillTint="99"/>
          </w:tcPr>
          <w:p w14:paraId="000BC455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Simbol</w:t>
            </w:r>
            <w:proofErr w:type="spellEnd"/>
          </w:p>
        </w:tc>
        <w:tc>
          <w:tcPr>
            <w:tcW w:w="2829" w:type="dxa"/>
            <w:shd w:val="clear" w:color="auto" w:fill="8EAADB" w:themeFill="accent1" w:themeFillTint="99"/>
          </w:tcPr>
          <w:p w14:paraId="5E779C30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Nama</w:t>
            </w:r>
          </w:p>
        </w:tc>
        <w:tc>
          <w:tcPr>
            <w:tcW w:w="2829" w:type="dxa"/>
            <w:shd w:val="clear" w:color="auto" w:fill="8EAADB" w:themeFill="accent1" w:themeFillTint="99"/>
          </w:tcPr>
          <w:p w14:paraId="2DAFB6D4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Fungsi</w:t>
            </w:r>
            <w:proofErr w:type="spellEnd"/>
          </w:p>
        </w:tc>
      </w:tr>
      <w:tr w:rsidR="0032683E" w:rsidRPr="0032683E" w14:paraId="50D65174" w14:textId="77777777" w:rsidTr="00430AEF">
        <w:trPr>
          <w:trHeight w:val="794"/>
        </w:trPr>
        <w:tc>
          <w:tcPr>
            <w:tcW w:w="2829" w:type="dxa"/>
          </w:tcPr>
          <w:p w14:paraId="7C788BBC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94080" behindDoc="0" locked="0" layoutInCell="1" allowOverlap="1" wp14:anchorId="5BEEBB91" wp14:editId="709E90B3">
                      <wp:simplePos x="0" y="0"/>
                      <wp:positionH relativeFrom="column">
                        <wp:posOffset>347980</wp:posOffset>
                      </wp:positionH>
                      <wp:positionV relativeFrom="paragraph">
                        <wp:posOffset>85090</wp:posOffset>
                      </wp:positionV>
                      <wp:extent cx="952500" cy="335280"/>
                      <wp:effectExtent l="6985" t="7620" r="12065" b="9525"/>
                      <wp:wrapNone/>
                      <wp:docPr id="36" name="Flowchart: Terminator 3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952500" cy="335280"/>
                              </a:xfrm>
                              <a:prstGeom prst="flowChartTerminator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18FECBF1" id="_x0000_t116" coordsize="21600,21600" o:spt="116" path="m3475,qx,10800,3475,21600l18125,21600qx21600,10800,18125,xe">
                      <v:stroke joinstyle="miter"/>
                      <v:path gradientshapeok="t" o:connecttype="rect" textboxrect="1018,3163,20582,18437"/>
                    </v:shapetype>
                    <v:shape id="Flowchart: Terminator 36" o:spid="_x0000_s1026" type="#_x0000_t116" style="position:absolute;margin-left:27.4pt;margin-top:6.7pt;width:75pt;height:26.4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3795AEDF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Terminator</w:t>
            </w:r>
          </w:p>
        </w:tc>
        <w:tc>
          <w:tcPr>
            <w:tcW w:w="2829" w:type="dxa"/>
            <w:vAlign w:val="center"/>
          </w:tcPr>
          <w:p w14:paraId="0462795B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rmula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tau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khir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program</w:t>
            </w:r>
          </w:p>
        </w:tc>
      </w:tr>
      <w:tr w:rsidR="0032683E" w:rsidRPr="0032683E" w14:paraId="70EE8EB2" w14:textId="77777777" w:rsidTr="00430AEF">
        <w:tc>
          <w:tcPr>
            <w:tcW w:w="2829" w:type="dxa"/>
          </w:tcPr>
          <w:p w14:paraId="48FFAE39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0E2219DE" wp14:editId="4D47106C">
                      <wp:simplePos x="0" y="0"/>
                      <wp:positionH relativeFrom="column">
                        <wp:posOffset>411480</wp:posOffset>
                      </wp:positionH>
                      <wp:positionV relativeFrom="paragraph">
                        <wp:posOffset>132715</wp:posOffset>
                      </wp:positionV>
                      <wp:extent cx="853440" cy="0"/>
                      <wp:effectExtent l="13335" t="60960" r="19050" b="53340"/>
                      <wp:wrapNone/>
                      <wp:docPr id="35" name="Straight Arrow Connector 3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85344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BB740EA" id="Straight Arrow Connector 35" o:spid="_x0000_s1026" type="#_x0000_t32" style="position:absolute;margin-left:32.4pt;margin-top:10.45pt;width:67.2pt;height:0;z-index:251685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">
                      <v:stroke endarrow="block"/>
                    </v:shape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13CBADCE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Garis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lir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(flow line)</w:t>
            </w:r>
          </w:p>
        </w:tc>
        <w:tc>
          <w:tcPr>
            <w:tcW w:w="2829" w:type="dxa"/>
            <w:vAlign w:val="center"/>
          </w:tcPr>
          <w:p w14:paraId="07D77D4C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rah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lir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program</w:t>
            </w:r>
          </w:p>
        </w:tc>
      </w:tr>
      <w:tr w:rsidR="0032683E" w:rsidRPr="0032683E" w14:paraId="611E3180" w14:textId="77777777" w:rsidTr="00430AEF">
        <w:trPr>
          <w:trHeight w:val="893"/>
        </w:trPr>
        <w:tc>
          <w:tcPr>
            <w:tcW w:w="2829" w:type="dxa"/>
          </w:tcPr>
          <w:p w14:paraId="0AE52473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6912" behindDoc="0" locked="0" layoutInCell="1" allowOverlap="1" wp14:anchorId="3A4DD09B" wp14:editId="5648AE30">
                      <wp:simplePos x="0" y="0"/>
                      <wp:positionH relativeFrom="column">
                        <wp:posOffset>347980</wp:posOffset>
                      </wp:positionH>
                      <wp:positionV relativeFrom="paragraph">
                        <wp:posOffset>92075</wp:posOffset>
                      </wp:positionV>
                      <wp:extent cx="914400" cy="381000"/>
                      <wp:effectExtent l="16510" t="12700" r="21590" b="6350"/>
                      <wp:wrapNone/>
                      <wp:docPr id="34" name="Hexagon 3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914400" cy="381000"/>
                              </a:xfrm>
                              <a:prstGeom prst="hexagon">
                                <a:avLst>
                                  <a:gd name="adj" fmla="val 60000"/>
                                  <a:gd name="vf" fmla="val 115470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5776409" id="_x0000_t9" coordsize="21600,21600" o:spt="9" adj="5400" path="m@0,l,10800@0,21600@1,21600,21600,10800@1,xe">
                      <v:stroke joinstyle="miter"/>
                      <v:formulas>
                        <v:f eqn="val #0"/>
                        <v:f eqn="sum width 0 #0"/>
                        <v:f eqn="sum height 0 #0"/>
                        <v:f eqn="prod @0 2929 10000"/>
                        <v:f eqn="sum width 0 @3"/>
                        <v:f eqn="sum height 0 @3"/>
                      </v:formulas>
                      <v:path gradientshapeok="t" o:connecttype="rect" textboxrect="1800,1800,19800,19800;3600,3600,18000,18000;6300,6300,15300,15300"/>
                      <v:handles>
                        <v:h position="#0,topLeft" xrange="0,10800"/>
                      </v:handles>
                    </v:shapetype>
                    <v:shape id="Hexagon 34" o:spid="_x0000_s1026" type="#_x0000_t9" style="position:absolute;margin-left:27.4pt;margin-top:7.25pt;width:1in;height:30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13B404E8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reparation</w:t>
            </w:r>
          </w:p>
        </w:tc>
        <w:tc>
          <w:tcPr>
            <w:tcW w:w="2829" w:type="dxa"/>
            <w:vAlign w:val="center"/>
          </w:tcPr>
          <w:p w14:paraId="7C2CE370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Proses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inisialisasi</w:t>
            </w:r>
            <w:proofErr w:type="spellEnd"/>
          </w:p>
        </w:tc>
      </w:tr>
      <w:tr w:rsidR="0032683E" w:rsidRPr="0032683E" w14:paraId="6EE5FD31" w14:textId="77777777" w:rsidTr="00430AEF">
        <w:trPr>
          <w:trHeight w:val="667"/>
        </w:trPr>
        <w:tc>
          <w:tcPr>
            <w:tcW w:w="2829" w:type="dxa"/>
          </w:tcPr>
          <w:p w14:paraId="5E5DF867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7936" behindDoc="0" locked="0" layoutInCell="1" allowOverlap="1" wp14:anchorId="3D4F4626" wp14:editId="2542EA10">
                      <wp:simplePos x="0" y="0"/>
                      <wp:positionH relativeFrom="column">
                        <wp:posOffset>342900</wp:posOffset>
                      </wp:positionH>
                      <wp:positionV relativeFrom="paragraph">
                        <wp:posOffset>62230</wp:posOffset>
                      </wp:positionV>
                      <wp:extent cx="929640" cy="297180"/>
                      <wp:effectExtent l="11430" t="13335" r="11430" b="13335"/>
                      <wp:wrapNone/>
                      <wp:docPr id="33" name="Rectangle 3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929640" cy="29718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17C8B847" id="Rectangle 33" o:spid="_x0000_s1026" style="position:absolute;margin-left:27pt;margin-top:4.9pt;width:73.2pt;height:23.4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560F7FC0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roses</w:t>
            </w:r>
          </w:p>
        </w:tc>
        <w:tc>
          <w:tcPr>
            <w:tcW w:w="2829" w:type="dxa"/>
            <w:vAlign w:val="center"/>
          </w:tcPr>
          <w:p w14:paraId="2BA4DE04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Proses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rhitung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atau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ngelola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data</w:t>
            </w:r>
          </w:p>
        </w:tc>
      </w:tr>
      <w:tr w:rsidR="0032683E" w:rsidRPr="0032683E" w14:paraId="4DE71072" w14:textId="77777777" w:rsidTr="00430AEF">
        <w:trPr>
          <w:trHeight w:val="709"/>
        </w:trPr>
        <w:tc>
          <w:tcPr>
            <w:tcW w:w="2829" w:type="dxa"/>
          </w:tcPr>
          <w:p w14:paraId="082F346B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8960" behindDoc="0" locked="0" layoutInCell="1" allowOverlap="1" wp14:anchorId="131A1B84" wp14:editId="6B9E572A">
                      <wp:simplePos x="0" y="0"/>
                      <wp:positionH relativeFrom="column">
                        <wp:posOffset>340360</wp:posOffset>
                      </wp:positionH>
                      <wp:positionV relativeFrom="paragraph">
                        <wp:posOffset>63500</wp:posOffset>
                      </wp:positionV>
                      <wp:extent cx="982980" cy="320040"/>
                      <wp:effectExtent l="18415" t="6350" r="17780" b="6985"/>
                      <wp:wrapNone/>
                      <wp:docPr id="32" name="Parallelogram 3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982980" cy="320040"/>
                              </a:xfrm>
                              <a:prstGeom prst="parallelogram">
                                <a:avLst>
                                  <a:gd name="adj" fmla="val 76786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B14CC27" id="_x0000_t7" coordsize="21600,21600" o:spt="7" adj="5400" path="m@0,l,21600@1,21600,21600,xe">
                      <v:stroke joinstyle="miter"/>
                      <v:formulas>
                        <v:f eqn="val #0"/>
                        <v:f eqn="sum width 0 #0"/>
                        <v:f eqn="prod #0 1 2"/>
                        <v:f eqn="sum width 0 @2"/>
                        <v:f eqn="mid #0 width"/>
                        <v:f eqn="mid @1 0"/>
                        <v:f eqn="prod height width #0"/>
                        <v:f eqn="prod @6 1 2"/>
                        <v:f eqn="sum height 0 @7"/>
                        <v:f eqn="prod width 1 2"/>
                        <v:f eqn="sum #0 0 @9"/>
                        <v:f eqn="if @10 @8 0"/>
                        <v:f eqn="if @10 @7 height"/>
                      </v:formulas>
                      <v:path gradientshapeok="t" o:connecttype="custom" o:connectlocs="@4,0;10800,@11;@3,10800;@5,21600;10800,@12;@2,10800" textboxrect="1800,1800,19800,19800;8100,8100,13500,13500;10800,10800,10800,10800"/>
                      <v:handles>
                        <v:h position="#0,topLeft" xrange="0,21600"/>
                      </v:handles>
                    </v:shapetype>
                    <v:shape id="Parallelogram 32" o:spid="_x0000_s1026" type="#_x0000_t7" style="position:absolute;margin-left:26.8pt;margin-top:5pt;width:77.4pt;height:25.2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15FAAAD7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Input/output data</w:t>
            </w:r>
          </w:p>
        </w:tc>
        <w:tc>
          <w:tcPr>
            <w:tcW w:w="2829" w:type="dxa"/>
            <w:vAlign w:val="center"/>
          </w:tcPr>
          <w:p w14:paraId="4C78B5E6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Proses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input.output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data, parameter,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informasi</w:t>
            </w:r>
            <w:proofErr w:type="spellEnd"/>
          </w:p>
        </w:tc>
      </w:tr>
      <w:tr w:rsidR="0032683E" w:rsidRPr="0032683E" w14:paraId="7D2B168F" w14:textId="77777777" w:rsidTr="00430AEF">
        <w:trPr>
          <w:trHeight w:val="834"/>
        </w:trPr>
        <w:tc>
          <w:tcPr>
            <w:tcW w:w="2829" w:type="dxa"/>
          </w:tcPr>
          <w:p w14:paraId="346EC1BA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89984" behindDoc="0" locked="0" layoutInCell="1" allowOverlap="1" wp14:anchorId="3482D9A6" wp14:editId="1AE484A8">
                      <wp:simplePos x="0" y="0"/>
                      <wp:positionH relativeFrom="column">
                        <wp:posOffset>347980</wp:posOffset>
                      </wp:positionH>
                      <wp:positionV relativeFrom="paragraph">
                        <wp:posOffset>83185</wp:posOffset>
                      </wp:positionV>
                      <wp:extent cx="876300" cy="350520"/>
                      <wp:effectExtent l="6985" t="6350" r="12065" b="5080"/>
                      <wp:wrapNone/>
                      <wp:docPr id="31" name="Flowchart: Predefined Process 3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76300" cy="350520"/>
                              </a:xfrm>
                              <a:prstGeom prst="flowChartPredefinedProcess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2DD9818" id="_x0000_t112" coordsize="21600,21600" o:spt="112" path="m,l,21600r21600,l21600,xem2610,nfl2610,21600em18990,nfl18990,21600e">
                      <v:stroke joinstyle="miter"/>
                      <v:path o:extrusionok="f" gradientshapeok="t" o:connecttype="rect" textboxrect="2610,0,18990,21600"/>
                    </v:shapetype>
                    <v:shape id="Flowchart: Predefined Process 31" o:spid="_x0000_s1026" type="#_x0000_t112" style="position:absolute;margin-left:27.4pt;margin-top:6.55pt;width:69pt;height:27.6pt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180ACE05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redefined process(sub program)</w:t>
            </w:r>
          </w:p>
        </w:tc>
        <w:tc>
          <w:tcPr>
            <w:tcW w:w="2829" w:type="dxa"/>
            <w:vAlign w:val="center"/>
          </w:tcPr>
          <w:p w14:paraId="718E5A4C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rmula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sub program</w:t>
            </w:r>
          </w:p>
        </w:tc>
      </w:tr>
      <w:tr w:rsidR="0032683E" w:rsidRPr="0032683E" w14:paraId="7C25D129" w14:textId="77777777" w:rsidTr="00430AEF">
        <w:trPr>
          <w:trHeight w:val="1129"/>
        </w:trPr>
        <w:tc>
          <w:tcPr>
            <w:tcW w:w="2829" w:type="dxa"/>
          </w:tcPr>
          <w:p w14:paraId="790D5D03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91008" behindDoc="0" locked="0" layoutInCell="1" allowOverlap="1" wp14:anchorId="4BC1E238" wp14:editId="6810593B">
                      <wp:simplePos x="0" y="0"/>
                      <wp:positionH relativeFrom="column">
                        <wp:posOffset>457200</wp:posOffset>
                      </wp:positionH>
                      <wp:positionV relativeFrom="paragraph">
                        <wp:posOffset>43815</wp:posOffset>
                      </wp:positionV>
                      <wp:extent cx="670560" cy="594360"/>
                      <wp:effectExtent l="20955" t="17145" r="13335" b="17145"/>
                      <wp:wrapNone/>
                      <wp:docPr id="30" name="Flowchart: Decision 3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670560" cy="594360"/>
                              </a:xfrm>
                              <a:prstGeom prst="flowChartDecision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10BAF66" id="Flowchart: Decision 30" o:spid="_x0000_s1026" type="#_x0000_t110" style="position:absolute;margin-left:36pt;margin-top:3.45pt;width:52.8pt;height:46.8pt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10B6400B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Decision</w:t>
            </w:r>
          </w:p>
        </w:tc>
        <w:tc>
          <w:tcPr>
            <w:tcW w:w="2829" w:type="dxa"/>
            <w:vAlign w:val="center"/>
          </w:tcPr>
          <w:p w14:paraId="3AC39487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rbanding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rnyata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,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nyeleksi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data yang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memberik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ilih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untuk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Langkah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selanjutnya</w:t>
            </w:r>
            <w:proofErr w:type="spellEnd"/>
          </w:p>
        </w:tc>
      </w:tr>
      <w:tr w:rsidR="0032683E" w:rsidRPr="0032683E" w14:paraId="364D1017" w14:textId="77777777" w:rsidTr="00430AEF">
        <w:trPr>
          <w:trHeight w:val="979"/>
        </w:trPr>
        <w:tc>
          <w:tcPr>
            <w:tcW w:w="2829" w:type="dxa"/>
          </w:tcPr>
          <w:p w14:paraId="51D61518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92032" behindDoc="0" locked="0" layoutInCell="1" allowOverlap="1" wp14:anchorId="563C12EF" wp14:editId="59AF473F">
                      <wp:simplePos x="0" y="0"/>
                      <wp:positionH relativeFrom="column">
                        <wp:posOffset>495300</wp:posOffset>
                      </wp:positionH>
                      <wp:positionV relativeFrom="paragraph">
                        <wp:posOffset>59690</wp:posOffset>
                      </wp:positionV>
                      <wp:extent cx="599440" cy="500380"/>
                      <wp:effectExtent l="11430" t="13335" r="8255" b="10160"/>
                      <wp:wrapNone/>
                      <wp:docPr id="29" name="Flowchart: Connector 2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99440" cy="500380"/>
                              </a:xfrm>
                              <a:prstGeom prst="flowChartConnector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C41CD9A" id="Flowchart: Connector 29" o:spid="_x0000_s1026" type="#_x0000_t120" style="position:absolute;margin-left:39pt;margin-top:4.7pt;width:47.2pt;height:39.4pt;z-index:251692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1CF415A9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On page connector</w:t>
            </w:r>
          </w:p>
        </w:tc>
        <w:tc>
          <w:tcPr>
            <w:tcW w:w="2829" w:type="dxa"/>
            <w:vAlign w:val="center"/>
          </w:tcPr>
          <w:p w14:paraId="5AEFA300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rhitung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bagi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flowchart yang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berada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pada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satu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halaman</w:t>
            </w:r>
            <w:proofErr w:type="spellEnd"/>
          </w:p>
        </w:tc>
      </w:tr>
      <w:tr w:rsidR="0032683E" w:rsidRPr="0032683E" w14:paraId="631D2589" w14:textId="77777777" w:rsidTr="00430AEF">
        <w:trPr>
          <w:trHeight w:val="988"/>
        </w:trPr>
        <w:tc>
          <w:tcPr>
            <w:tcW w:w="2829" w:type="dxa"/>
          </w:tcPr>
          <w:p w14:paraId="456F1B12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noProof/>
                <w:sz w:val="18"/>
                <w:szCs w:val="18"/>
                <w:lang w:val="en-US" w:bidi="en-US"/>
              </w:rPr>
              <mc:AlternateContent>
                <mc:Choice Requires="wps">
                  <w:drawing>
                    <wp:anchor distT="0" distB="0" distL="114300" distR="114300" simplePos="0" relativeHeight="251693056" behindDoc="0" locked="0" layoutInCell="1" allowOverlap="1" wp14:anchorId="344D0F5C" wp14:editId="0B52FD3D">
                      <wp:simplePos x="0" y="0"/>
                      <wp:positionH relativeFrom="column">
                        <wp:posOffset>505460</wp:posOffset>
                      </wp:positionH>
                      <wp:positionV relativeFrom="paragraph">
                        <wp:posOffset>34925</wp:posOffset>
                      </wp:positionV>
                      <wp:extent cx="563880" cy="541020"/>
                      <wp:effectExtent l="12065" t="6985" r="5080" b="13970"/>
                      <wp:wrapNone/>
                      <wp:docPr id="28" name="Flowchart: Off-page Connector 2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63880" cy="541020"/>
                              </a:xfrm>
                              <a:prstGeom prst="flowChartOffpageConnector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27A9658D" id="_x0000_t177" coordsize="21600,21600" o:spt="177" path="m,l21600,r,17255l10800,21600,,17255xe">
                      <v:stroke joinstyle="miter"/>
                      <v:path gradientshapeok="t" o:connecttype="rect" textboxrect="0,0,21600,17255"/>
                    </v:shapetype>
                    <v:shape id="Flowchart: Off-page Connector 28" o:spid="_x0000_s1026" type="#_x0000_t177" style="position:absolute;margin-left:39.8pt;margin-top:2.75pt;width:44.4pt;height:42.6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"/>
                  </w:pict>
                </mc:Fallback>
              </mc:AlternateContent>
            </w:r>
          </w:p>
        </w:tc>
        <w:tc>
          <w:tcPr>
            <w:tcW w:w="2829" w:type="dxa"/>
            <w:vAlign w:val="center"/>
          </w:tcPr>
          <w:p w14:paraId="526E5DC6" w14:textId="77777777" w:rsidR="0032683E" w:rsidRPr="0032683E" w:rsidRDefault="0032683E" w:rsidP="0032683E">
            <w:pPr>
              <w:spacing w:after="160"/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Off page connector</w:t>
            </w:r>
          </w:p>
        </w:tc>
        <w:tc>
          <w:tcPr>
            <w:tcW w:w="2829" w:type="dxa"/>
            <w:vAlign w:val="center"/>
          </w:tcPr>
          <w:p w14:paraId="6F1065C5" w14:textId="77777777" w:rsidR="0032683E" w:rsidRPr="0032683E" w:rsidRDefault="0032683E" w:rsidP="0032683E">
            <w:pPr>
              <w:spacing w:after="160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Penghubung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bagi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flowchart yang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berada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pada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halaman</w:t>
            </w:r>
            <w:proofErr w:type="spellEnd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32683E">
              <w:rPr>
                <w:rFonts w:ascii="Arial" w:hAnsi="Arial" w:cs="Arial"/>
                <w:sz w:val="18"/>
                <w:szCs w:val="18"/>
                <w:lang w:val="en-US" w:bidi="en-US"/>
              </w:rPr>
              <w:t>berbeda</w:t>
            </w:r>
            <w:proofErr w:type="spellEnd"/>
          </w:p>
        </w:tc>
      </w:tr>
    </w:tbl>
    <w:p w14:paraId="7035D30E" w14:textId="77777777" w:rsidR="0032683E" w:rsidRPr="0032683E" w:rsidRDefault="0032683E" w:rsidP="0032683E">
      <w:pPr>
        <w:rPr>
          <w:lang w:val="en-US" w:bidi="en-US"/>
        </w:rPr>
      </w:pPr>
    </w:p>
    <w:p w14:paraId="63BA4AC0" w14:textId="77777777" w:rsidR="0032683E" w:rsidRPr="0032683E" w:rsidRDefault="0032683E" w:rsidP="0032683E"/>
    <w:p w14:paraId="703CFA52" w14:textId="68D34FCE" w:rsidR="0014576F" w:rsidRPr="00B51A1E" w:rsidRDefault="00190CCD" w:rsidP="00B51A1E">
      <w:pPr>
        <w:pStyle w:val="Heading3"/>
        <w:spacing w:before="360" w:after="240" w:line="480" w:lineRule="auto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2.2.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1</w:t>
      </w:r>
      <w:r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1 </w:t>
      </w:r>
      <w:proofErr w:type="spellStart"/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Metode</w:t>
      </w:r>
      <w:proofErr w:type="spellEnd"/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Rapid </w:t>
      </w:r>
      <w:proofErr w:type="spellStart"/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>Aplication</w:t>
      </w:r>
      <w:proofErr w:type="spellEnd"/>
      <w:r w:rsidR="0014576F" w:rsidRPr="00B51A1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Development (RAD)</w:t>
      </w:r>
    </w:p>
    <w:p w14:paraId="2419BB5F" w14:textId="77777777" w:rsidR="0032683E" w:rsidRPr="0032683E" w:rsidRDefault="0032683E" w:rsidP="0032683E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RAD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strategi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ekan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cep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lu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terlib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ekstensif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nstruk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ul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tamb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rangkai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rototype /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rototip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hirn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kemb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dal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final (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ver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) (Whitten, 2004).</w:t>
      </w:r>
    </w:p>
    <w:p w14:paraId="0A35EDFA" w14:textId="77777777" w:rsidR="0032683E" w:rsidRPr="0032683E" w:rsidRDefault="0032683E" w:rsidP="0032683E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mu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evelopment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rap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r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ak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p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kada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r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mak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ibat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yebab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jau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harap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RAD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puny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3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tam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:</w:t>
      </w:r>
    </w:p>
    <w:p w14:paraId="51F747B7" w14:textId="77777777" w:rsidR="0032683E" w:rsidRPr="0032683E" w:rsidRDefault="0032683E" w:rsidP="0032683E">
      <w:pPr>
        <w:spacing w:line="240" w:lineRule="auto"/>
        <w:contextualSpacing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noProof/>
          <w:sz w:val="24"/>
          <w:szCs w:val="24"/>
          <w:lang w:eastAsia="id-ID"/>
        </w:rPr>
        <w:drawing>
          <wp:inline distT="0" distB="0" distL="0" distR="0" wp14:anchorId="2E71E5B5" wp14:editId="62860E7E">
            <wp:extent cx="4946221" cy="2279650"/>
            <wp:effectExtent l="0" t="0" r="0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1079" cy="22911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8724A7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ahoma"/>
          <w:bCs/>
          <w:iCs/>
          <w:noProof/>
          <w:sz w:val="18"/>
          <w:szCs w:val="18"/>
          <w:lang w:val="en-US" w:bidi="en-US"/>
        </w:rPr>
      </w:pPr>
      <w:bookmarkStart w:id="21" w:name="_Toc117359332"/>
      <w:r w:rsidRPr="0032683E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t>Gambar 2.</w:t>
      </w:r>
      <w:r w:rsidRPr="0032683E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fldChar w:fldCharType="begin"/>
      </w:r>
      <w:r w:rsidRPr="0032683E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instrText xml:space="preserve"> SEQ Gambar_2. \* ARABIC </w:instrText>
      </w:r>
      <w:r w:rsidRPr="0032683E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fldChar w:fldCharType="separate"/>
      </w:r>
      <w:r w:rsidRPr="0032683E">
        <w:rPr>
          <w:rFonts w:ascii="Times New Roman" w:eastAsia="Times New Roman" w:hAnsi="Times New Roman" w:cs="Tahoma"/>
          <w:b/>
          <w:iCs/>
          <w:noProof/>
          <w:sz w:val="18"/>
          <w:szCs w:val="18"/>
          <w:lang w:val="en-US" w:bidi="en-US"/>
        </w:rPr>
        <w:t>5</w:t>
      </w:r>
      <w:r w:rsidRPr="0032683E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fldChar w:fldCharType="end"/>
      </w:r>
      <w:r w:rsidRPr="0032683E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t xml:space="preserve"> </w:t>
      </w:r>
      <w:r w:rsidRPr="0032683E">
        <w:rPr>
          <w:rFonts w:ascii="Times New Roman" w:eastAsia="Times New Roman" w:hAnsi="Times New Roman" w:cs="Tahoma"/>
          <w:bCs/>
          <w:iCs/>
          <w:noProof/>
          <w:sz w:val="18"/>
          <w:szCs w:val="18"/>
          <w:lang w:val="en-US" w:bidi="en-US"/>
        </w:rPr>
        <w:t>Metode RAD (Kendall, 2003)</w:t>
      </w:r>
      <w:bookmarkEnd w:id="21"/>
    </w:p>
    <w:p w14:paraId="5995E718" w14:textId="77777777" w:rsidR="0032683E" w:rsidRPr="0032683E" w:rsidRDefault="0032683E" w:rsidP="0032683E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/>
          <w:iCs/>
          <w:sz w:val="18"/>
          <w:szCs w:val="18"/>
          <w:lang w:val="en-US" w:bidi="en-US"/>
        </w:rPr>
      </w:pPr>
    </w:p>
    <w:p w14:paraId="66CF680C" w14:textId="77777777" w:rsidR="0032683E" w:rsidRPr="0032683E" w:rsidRDefault="0032683E" w:rsidP="0032683E">
      <w:pPr>
        <w:spacing w:line="48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Model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RAD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em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encan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yarat-syar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enca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onstruk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laksan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jelas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fase-fase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(Kendall, 2003):</w:t>
      </w:r>
    </w:p>
    <w:p w14:paraId="3DD77684" w14:textId="77777777" w:rsidR="0032683E" w:rsidRPr="0032683E" w:rsidRDefault="0032683E" w:rsidP="0032683E">
      <w:pPr>
        <w:numPr>
          <w:ilvl w:val="0"/>
          <w:numId w:val="7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rencanaan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rsyaratan</w:t>
      </w:r>
      <w:proofErr w:type="spellEnd"/>
    </w:p>
    <w:p w14:paraId="0DEA7DD9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gidentifikas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rt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identifik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yarat-syar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timbul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ujuan-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.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7EAA3C7" w14:textId="77777777" w:rsidR="0032683E" w:rsidRPr="0032683E" w:rsidRDefault="0032683E" w:rsidP="0032683E">
      <w:pPr>
        <w:numPr>
          <w:ilvl w:val="0"/>
          <w:numId w:val="7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rancangan</w:t>
      </w:r>
      <w:proofErr w:type="spellEnd"/>
    </w:p>
    <w:p w14:paraId="7F9A011A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ba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-[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erba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abil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tida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sua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user dan analyst.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aktif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lib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sangat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cap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mberi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suk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pabil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tidaksesuai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2292D5E" w14:textId="77777777" w:rsidR="0032683E" w:rsidRPr="0032683E" w:rsidRDefault="0032683E" w:rsidP="0032683E">
      <w:pPr>
        <w:numPr>
          <w:ilvl w:val="0"/>
          <w:numId w:val="7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konstruksi</w:t>
      </w:r>
      <w:proofErr w:type="spellEnd"/>
    </w:p>
    <w:p w14:paraId="10BE50C9" w14:textId="1979F936" w:rsid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Setelah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setuju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oleh user dan analyst,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rogrammer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program. Hal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terpenting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keterlibat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user sangat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perlu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upaya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sz w:val="24"/>
          <w:szCs w:val="24"/>
          <w:lang w:val="en-US"/>
        </w:rPr>
        <w:t>permintaan</w:t>
      </w:r>
      <w:proofErr w:type="spellEnd"/>
      <w:r w:rsidRPr="0032683E">
        <w:rPr>
          <w:rFonts w:ascii="Times New Roman" w:hAnsi="Times New Roman" w:cs="Times New Roman"/>
          <w:sz w:val="24"/>
          <w:szCs w:val="24"/>
          <w:lang w:val="en-US"/>
        </w:rPr>
        <w:t xml:space="preserve"> user.</w:t>
      </w:r>
    </w:p>
    <w:p w14:paraId="5E1A1637" w14:textId="060E8F58" w:rsidR="0032683E" w:rsidRDefault="0032683E" w:rsidP="0032683E">
      <w:pPr>
        <w:numPr>
          <w:ilvl w:val="0"/>
          <w:numId w:val="7"/>
        </w:numPr>
        <w:spacing w:line="480" w:lineRule="auto"/>
        <w:contextualSpacing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Fase</w:t>
      </w:r>
      <w:proofErr w:type="spellEnd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32683E">
        <w:rPr>
          <w:rFonts w:ascii="Times New Roman" w:hAnsi="Times New Roman" w:cs="Times New Roman"/>
          <w:b/>
          <w:bCs/>
          <w:sz w:val="24"/>
          <w:szCs w:val="24"/>
          <w:lang w:val="en-US"/>
        </w:rPr>
        <w:t>pelaksanaan</w:t>
      </w:r>
      <w:proofErr w:type="spellEnd"/>
    </w:p>
    <w:p w14:paraId="7A86C41F" w14:textId="445889F6" w:rsidR="0032683E" w:rsidRPr="00B51A1E" w:rsidRDefault="0032683E" w:rsidP="00B51A1E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32683E" w:rsidRPr="00B51A1E" w:rsidSect="00465E34">
          <w:headerReference w:type="default" r:id="rId19"/>
          <w:footerReference w:type="default" r:id="rId20"/>
          <w:pgSz w:w="12242" w:h="15842" w:code="1"/>
          <w:pgMar w:top="2268" w:right="1701" w:bottom="1701" w:left="2268" w:header="709" w:footer="709" w:gutter="0"/>
          <w:pgNumType w:start="8"/>
          <w:cols w:space="708"/>
          <w:docGrid w:linePitch="360"/>
        </w:sectPr>
      </w:pPr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pengujian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black box testing.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pengujian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menjalankan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B51A1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B51A1E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</w:p>
    <w:p w14:paraId="0F4439D4" w14:textId="77777777" w:rsidR="00C42AF3" w:rsidRPr="00C42AF3" w:rsidRDefault="00C42AF3" w:rsidP="00C42AF3">
      <w:pPr>
        <w:tabs>
          <w:tab w:val="num" w:pos="0"/>
        </w:tabs>
        <w:suppressAutoHyphens/>
        <w:spacing w:after="0" w:line="480" w:lineRule="auto"/>
        <w:jc w:val="both"/>
        <w:outlineLvl w:val="0"/>
        <w:rPr>
          <w:rFonts w:ascii="Times New Roman" w:eastAsia="Times New Roman" w:hAnsi="Times New Roman" w:cs="Times New Roman"/>
          <w:b/>
          <w:bCs/>
          <w:sz w:val="28"/>
          <w:szCs w:val="18"/>
          <w:lang w:val="en-US" w:bidi="en-US"/>
        </w:rPr>
      </w:pPr>
      <w:bookmarkStart w:id="22" w:name="_Toc117429778"/>
      <w:r w:rsidRPr="00C42AF3">
        <w:rPr>
          <w:rFonts w:ascii="Times New Roman" w:eastAsia="Times New Roman" w:hAnsi="Times New Roman" w:cs="Times New Roman"/>
          <w:b/>
          <w:bCs/>
          <w:sz w:val="28"/>
          <w:szCs w:val="18"/>
          <w:lang w:val="en-US" w:bidi="en-US"/>
        </w:rPr>
        <w:lastRenderedPageBreak/>
        <w:t>Bab 3</w:t>
      </w:r>
      <w:bookmarkEnd w:id="22"/>
    </w:p>
    <w:p w14:paraId="476B2673" w14:textId="77777777" w:rsidR="00C42AF3" w:rsidRPr="00C42AF3" w:rsidRDefault="00C42AF3" w:rsidP="00C42AF3">
      <w:pPr>
        <w:tabs>
          <w:tab w:val="num" w:pos="0"/>
        </w:tabs>
        <w:suppressAutoHyphens/>
        <w:spacing w:after="1680" w:line="480" w:lineRule="auto"/>
        <w:jc w:val="both"/>
        <w:outlineLvl w:val="0"/>
        <w:rPr>
          <w:rFonts w:ascii="Times New Roman" w:eastAsia="Times New Roman" w:hAnsi="Times New Roman" w:cs="Times New Roman"/>
          <w:b/>
          <w:bCs/>
          <w:sz w:val="44"/>
          <w:szCs w:val="28"/>
          <w:lang w:val="en-US" w:bidi="en-US"/>
        </w:rPr>
      </w:pPr>
      <w:bookmarkStart w:id="23" w:name="_Toc91797487"/>
      <w:bookmarkStart w:id="24" w:name="_Toc91797568"/>
      <w:bookmarkStart w:id="25" w:name="_Toc117429779"/>
      <w:proofErr w:type="spellStart"/>
      <w:r w:rsidRPr="00C42AF3">
        <w:rPr>
          <w:rFonts w:ascii="Times New Roman" w:eastAsia="Times New Roman" w:hAnsi="Times New Roman" w:cs="Times New Roman"/>
          <w:b/>
          <w:bCs/>
          <w:sz w:val="44"/>
          <w:szCs w:val="28"/>
          <w:lang w:val="en-US" w:bidi="en-US"/>
        </w:rPr>
        <w:t>Metodologi</w:t>
      </w:r>
      <w:bookmarkEnd w:id="23"/>
      <w:bookmarkEnd w:id="24"/>
      <w:bookmarkEnd w:id="25"/>
      <w:proofErr w:type="spellEnd"/>
    </w:p>
    <w:p w14:paraId="74AED899" w14:textId="77777777" w:rsidR="00C42AF3" w:rsidRPr="00C42AF3" w:rsidRDefault="00C42AF3" w:rsidP="00C42AF3">
      <w:pPr>
        <w:keepNext/>
        <w:keepLines/>
        <w:tabs>
          <w:tab w:val="left" w:pos="709"/>
        </w:tabs>
        <w:spacing w:before="480" w:after="240" w:line="480" w:lineRule="auto"/>
        <w:outlineLvl w:val="1"/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</w:pPr>
      <w:bookmarkStart w:id="26" w:name="_Toc91797488"/>
      <w:bookmarkStart w:id="27" w:name="_Toc91797569"/>
      <w:bookmarkStart w:id="28" w:name="_Toc117429780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3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>.1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ab/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Subjek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Penelitian</w:t>
      </w:r>
      <w:bookmarkEnd w:id="26"/>
      <w:bookmarkEnd w:id="27"/>
      <w:bookmarkEnd w:id="28"/>
      <w:proofErr w:type="spellEnd"/>
    </w:p>
    <w:p w14:paraId="72B86914" w14:textId="09C44AEF" w:rsidR="00C42AF3" w:rsidRPr="00C42AF3" w:rsidRDefault="00C42AF3" w:rsidP="00C42AF3">
      <w:pPr>
        <w:spacing w:after="24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  <w:sectPr w:rsidR="00C42AF3" w:rsidRPr="00C42AF3" w:rsidSect="001F5ED4">
          <w:headerReference w:type="default" r:id="rId21"/>
          <w:footerReference w:type="default" r:id="rId22"/>
          <w:pgSz w:w="12242" w:h="15842" w:code="1"/>
          <w:pgMar w:top="2268" w:right="1701" w:bottom="1701" w:left="2268" w:header="709" w:footer="709" w:gutter="0"/>
          <w:pgNumType w:start="33"/>
          <w:cols w:space="708"/>
          <w:docGrid w:linePitch="360"/>
        </w:sectPr>
      </w:pP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opi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web. Pada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SDN 1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Mulya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web</w:t>
      </w:r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gelola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data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r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r w:rsidRPr="00C42AF3">
        <w:rPr>
          <w:rFonts w:ascii="Times New Roman" w:hAnsi="Times New Roman" w:cs="Times New Roman"/>
          <w:sz w:val="24"/>
          <w:szCs w:val="24"/>
        </w:rPr>
        <w:t xml:space="preserve">SDN 1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Muly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guru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guru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lol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Microsoft excel,</w:t>
      </w:r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>Microsof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ord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uku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di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RAD (</w:t>
      </w:r>
      <w:r w:rsidRPr="00C42AF3">
        <w:rPr>
          <w:rFonts w:ascii="Times New Roman" w:hAnsi="Times New Roman" w:cs="Times New Roman"/>
          <w:i/>
          <w:iCs/>
          <w:sz w:val="24"/>
          <w:szCs w:val="24"/>
          <w:lang w:val="en-US" w:bidi="en-US"/>
        </w:rPr>
        <w:t>Rapid Application Development</w:t>
      </w:r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)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ngikut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harap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harian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SDN 1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Mulya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C42AF3">
        <w:rPr>
          <w:rFonts w:ascii="Times New Roman" w:hAnsi="Times New Roman" w:cs="Times New Roman"/>
          <w:sz w:val="24"/>
          <w:szCs w:val="24"/>
        </w:rPr>
        <w:t xml:space="preserve"> web</w:t>
      </w:r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ampu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ekol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dministras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isw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7A41C14" w14:textId="77777777" w:rsidR="00C42AF3" w:rsidRPr="00C42AF3" w:rsidRDefault="00C42AF3" w:rsidP="00C42AF3">
      <w:pPr>
        <w:keepNext/>
        <w:keepLines/>
        <w:tabs>
          <w:tab w:val="left" w:pos="709"/>
        </w:tabs>
        <w:spacing w:before="480" w:after="240" w:line="480" w:lineRule="auto"/>
        <w:outlineLvl w:val="1"/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</w:pPr>
      <w:bookmarkStart w:id="29" w:name="_Toc91797489"/>
      <w:bookmarkStart w:id="30" w:name="_Toc91797570"/>
      <w:bookmarkStart w:id="31" w:name="_Toc117429781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lastRenderedPageBreak/>
        <w:t>3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>.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2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ab/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 xml:space="preserve">Alat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Penelitian</w:t>
      </w:r>
      <w:bookmarkEnd w:id="29"/>
      <w:bookmarkEnd w:id="30"/>
      <w:bookmarkEnd w:id="31"/>
      <w:proofErr w:type="spellEnd"/>
    </w:p>
    <w:p w14:paraId="5DD5EFD3" w14:textId="77777777" w:rsidR="00C42AF3" w:rsidRPr="00C42AF3" w:rsidRDefault="00C42AF3" w:rsidP="00C42AF3">
      <w:pPr>
        <w:spacing w:after="24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42AF3">
        <w:rPr>
          <w:rFonts w:ascii="Times New Roman" w:hAnsi="Times New Roman" w:cs="Times New Roman"/>
          <w:i/>
          <w:iCs/>
          <w:sz w:val="24"/>
          <w:szCs w:val="24"/>
          <w:lang w:val="en-US"/>
        </w:rPr>
        <w:t>hardware</w:t>
      </w:r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r w:rsidRPr="00C42AF3"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</w:t>
      </w:r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antarany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735E5335" w14:textId="77777777" w:rsidR="00C42AF3" w:rsidRPr="00C42AF3" w:rsidRDefault="00C42AF3" w:rsidP="00C42AF3">
      <w:pPr>
        <w:tabs>
          <w:tab w:val="num" w:pos="851"/>
        </w:tabs>
        <w:suppressAutoHyphens/>
        <w:spacing w:before="360" w:after="240" w:line="480" w:lineRule="auto"/>
        <w:ind w:left="851" w:hanging="851"/>
        <w:jc w:val="both"/>
        <w:outlineLvl w:val="2"/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</w:pPr>
      <w:bookmarkStart w:id="32" w:name="_Toc91797490"/>
      <w:bookmarkStart w:id="33" w:name="_Toc91797571"/>
      <w:bookmarkStart w:id="34" w:name="_Toc117429782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>3.2.1</w:t>
      </w:r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ab/>
      </w:r>
      <w:bookmarkStart w:id="35" w:name="_Hlk114593250"/>
      <w:proofErr w:type="spellStart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>Perangkat</w:t>
      </w:r>
      <w:proofErr w:type="spellEnd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>Keras</w:t>
      </w:r>
      <w:proofErr w:type="spellEnd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 xml:space="preserve"> (Hardware)</w:t>
      </w:r>
      <w:bookmarkEnd w:id="32"/>
      <w:bookmarkEnd w:id="33"/>
      <w:bookmarkEnd w:id="34"/>
      <w:bookmarkEnd w:id="35"/>
    </w:p>
    <w:p w14:paraId="04AB0521" w14:textId="77777777" w:rsidR="00C42AF3" w:rsidRPr="00C42AF3" w:rsidRDefault="00C42AF3" w:rsidP="00C42AF3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  <w:lang w:val="en-US" w:bidi="en-US"/>
        </w:rPr>
      </w:pP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menggun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sebu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perangk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keras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(</w:t>
      </w:r>
      <w:r w:rsidRPr="00C42AF3">
        <w:rPr>
          <w:rFonts w:ascii="Times New Roman" w:hAnsi="Times New Roman" w:cs="Times New Roman"/>
          <w:i/>
          <w:iCs/>
          <w:sz w:val="24"/>
          <w:szCs w:val="24"/>
          <w:lang w:val="en-US" w:bidi="en-US"/>
        </w:rPr>
        <w:t>Hardware</w:t>
      </w:r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)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berup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laptop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de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spesifikas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sepert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pada </w:t>
      </w:r>
      <w:proofErr w:type="spellStart"/>
      <w:r w:rsidRPr="00C42AF3">
        <w:rPr>
          <w:rFonts w:ascii="Times New Roman" w:hAnsi="Times New Roman" w:cs="Times New Roman"/>
          <w:b/>
          <w:bCs/>
          <w:sz w:val="24"/>
          <w:szCs w:val="24"/>
          <w:lang w:val="en-US" w:bidi="en-US"/>
        </w:rPr>
        <w:t>Tabel</w:t>
      </w:r>
      <w:proofErr w:type="spellEnd"/>
      <w:r w:rsidRPr="00C42AF3">
        <w:rPr>
          <w:rFonts w:ascii="Times New Roman" w:hAnsi="Times New Roman" w:cs="Times New Roman"/>
          <w:b/>
          <w:bCs/>
          <w:sz w:val="24"/>
          <w:szCs w:val="24"/>
          <w:lang w:val="en-US" w:bidi="en-US"/>
        </w:rPr>
        <w:t xml:space="preserve"> 3.1.</w:t>
      </w:r>
    </w:p>
    <w:p w14:paraId="2FF0739E" w14:textId="77777777" w:rsidR="00C42AF3" w:rsidRPr="00C42AF3" w:rsidRDefault="00C42AF3" w:rsidP="00C42AF3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Cs/>
          <w:iCs/>
          <w:sz w:val="20"/>
          <w:szCs w:val="20"/>
          <w:lang w:val="en-US" w:bidi="en-US"/>
        </w:rPr>
      </w:pPr>
      <w:bookmarkStart w:id="36" w:name="_Toc117359796"/>
      <w:proofErr w:type="spellStart"/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Tabel</w:t>
      </w:r>
      <w:proofErr w:type="spellEnd"/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3.</w: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Tabel_3. \* ARABIC </w:instrTex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C42AF3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1</w: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r w:rsidRPr="00C42AF3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Spesifikasi Laptop</w:t>
      </w:r>
      <w:bookmarkEnd w:id="36"/>
    </w:p>
    <w:tbl>
      <w:tblPr>
        <w:tblStyle w:val="TableGrid2"/>
        <w:tblW w:w="0" w:type="auto"/>
        <w:tblLook w:val="04A0" w:firstRow="1" w:lastRow="0" w:firstColumn="1" w:lastColumn="0" w:noHBand="0" w:noVBand="1"/>
      </w:tblPr>
      <w:tblGrid>
        <w:gridCol w:w="506"/>
        <w:gridCol w:w="2823"/>
        <w:gridCol w:w="4598"/>
      </w:tblGrid>
      <w:tr w:rsidR="00C42AF3" w:rsidRPr="00C42AF3" w14:paraId="39CEEED4" w14:textId="77777777" w:rsidTr="00430AEF">
        <w:tc>
          <w:tcPr>
            <w:tcW w:w="421" w:type="dxa"/>
            <w:shd w:val="clear" w:color="auto" w:fill="00B0F0"/>
          </w:tcPr>
          <w:p w14:paraId="369049D1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No.</w:t>
            </w:r>
          </w:p>
        </w:tc>
        <w:tc>
          <w:tcPr>
            <w:tcW w:w="2976" w:type="dxa"/>
            <w:shd w:val="clear" w:color="auto" w:fill="00B0F0"/>
          </w:tcPr>
          <w:p w14:paraId="586CB376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Nama</w:t>
            </w:r>
          </w:p>
        </w:tc>
        <w:tc>
          <w:tcPr>
            <w:tcW w:w="4888" w:type="dxa"/>
            <w:shd w:val="clear" w:color="auto" w:fill="00B0F0"/>
          </w:tcPr>
          <w:p w14:paraId="5D2D9C38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Keterangan</w:t>
            </w:r>
            <w:proofErr w:type="spellEnd"/>
          </w:p>
        </w:tc>
      </w:tr>
      <w:tr w:rsidR="00C42AF3" w:rsidRPr="00C42AF3" w14:paraId="72CE90F2" w14:textId="77777777" w:rsidTr="00430AEF">
        <w:trPr>
          <w:trHeight w:val="461"/>
        </w:trPr>
        <w:tc>
          <w:tcPr>
            <w:tcW w:w="421" w:type="dxa"/>
            <w:vAlign w:val="center"/>
          </w:tcPr>
          <w:p w14:paraId="52AD16BA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1.</w:t>
            </w:r>
          </w:p>
        </w:tc>
        <w:tc>
          <w:tcPr>
            <w:tcW w:w="2976" w:type="dxa"/>
            <w:vAlign w:val="center"/>
          </w:tcPr>
          <w:p w14:paraId="554DC3FF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Processor</w:t>
            </w:r>
          </w:p>
        </w:tc>
        <w:tc>
          <w:tcPr>
            <w:tcW w:w="4888" w:type="dxa"/>
          </w:tcPr>
          <w:p w14:paraId="2364F317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Intel® Core™ i7-8750H (2.20GHz – 4.10GHz)</w:t>
            </w:r>
          </w:p>
        </w:tc>
      </w:tr>
      <w:tr w:rsidR="00C42AF3" w:rsidRPr="00C42AF3" w14:paraId="609D3B51" w14:textId="77777777" w:rsidTr="00430AEF">
        <w:tc>
          <w:tcPr>
            <w:tcW w:w="421" w:type="dxa"/>
            <w:vAlign w:val="center"/>
          </w:tcPr>
          <w:p w14:paraId="799B7AB6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2.</w:t>
            </w:r>
          </w:p>
        </w:tc>
        <w:tc>
          <w:tcPr>
            <w:tcW w:w="2976" w:type="dxa"/>
            <w:vAlign w:val="center"/>
          </w:tcPr>
          <w:p w14:paraId="5CBFA069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Graphics</w:t>
            </w:r>
          </w:p>
        </w:tc>
        <w:tc>
          <w:tcPr>
            <w:tcW w:w="4888" w:type="dxa"/>
          </w:tcPr>
          <w:p w14:paraId="3E79C592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Intel® UHD Graphics 630, Nvidia GeForce GTX 1050/1050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T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4GB</w:t>
            </w:r>
          </w:p>
        </w:tc>
      </w:tr>
      <w:tr w:rsidR="00C42AF3" w:rsidRPr="00C42AF3" w14:paraId="160CDBD8" w14:textId="77777777" w:rsidTr="00430AEF">
        <w:trPr>
          <w:trHeight w:val="417"/>
        </w:trPr>
        <w:tc>
          <w:tcPr>
            <w:tcW w:w="421" w:type="dxa"/>
            <w:vAlign w:val="center"/>
          </w:tcPr>
          <w:p w14:paraId="0AF984FF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3.</w:t>
            </w:r>
          </w:p>
        </w:tc>
        <w:tc>
          <w:tcPr>
            <w:tcW w:w="2976" w:type="dxa"/>
            <w:vAlign w:val="center"/>
          </w:tcPr>
          <w:p w14:paraId="216FD3B3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Memory</w:t>
            </w:r>
          </w:p>
        </w:tc>
        <w:tc>
          <w:tcPr>
            <w:tcW w:w="4888" w:type="dxa"/>
          </w:tcPr>
          <w:p w14:paraId="5A19422F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16GB DDR4</w:t>
            </w:r>
          </w:p>
        </w:tc>
      </w:tr>
      <w:tr w:rsidR="00C42AF3" w:rsidRPr="00C42AF3" w14:paraId="0103F39D" w14:textId="77777777" w:rsidTr="00430AEF">
        <w:trPr>
          <w:trHeight w:val="410"/>
        </w:trPr>
        <w:tc>
          <w:tcPr>
            <w:tcW w:w="421" w:type="dxa"/>
            <w:vAlign w:val="center"/>
          </w:tcPr>
          <w:p w14:paraId="065AADFC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4.</w:t>
            </w:r>
          </w:p>
        </w:tc>
        <w:tc>
          <w:tcPr>
            <w:tcW w:w="2976" w:type="dxa"/>
            <w:vAlign w:val="center"/>
          </w:tcPr>
          <w:p w14:paraId="5FD15F15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SD</w:t>
            </w:r>
          </w:p>
        </w:tc>
        <w:tc>
          <w:tcPr>
            <w:tcW w:w="4888" w:type="dxa"/>
          </w:tcPr>
          <w:p w14:paraId="7E398DDB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amsung SSD 970 EVO Plus 500GB</w:t>
            </w:r>
          </w:p>
        </w:tc>
      </w:tr>
      <w:tr w:rsidR="00C42AF3" w:rsidRPr="00C42AF3" w14:paraId="1F037479" w14:textId="77777777" w:rsidTr="00430AEF">
        <w:tc>
          <w:tcPr>
            <w:tcW w:w="421" w:type="dxa"/>
            <w:vAlign w:val="center"/>
          </w:tcPr>
          <w:p w14:paraId="0FA574A0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5.</w:t>
            </w:r>
          </w:p>
        </w:tc>
        <w:tc>
          <w:tcPr>
            <w:tcW w:w="2976" w:type="dxa"/>
            <w:vAlign w:val="center"/>
          </w:tcPr>
          <w:p w14:paraId="5977E68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Monitor</w:t>
            </w:r>
          </w:p>
        </w:tc>
        <w:tc>
          <w:tcPr>
            <w:tcW w:w="4888" w:type="dxa"/>
          </w:tcPr>
          <w:p w14:paraId="67D2DA09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15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inc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1920 x 1080 </w:t>
            </w:r>
            <w:r w:rsidRPr="00C42AF3">
              <w:rPr>
                <w:rFonts w:ascii="Arial" w:hAnsi="Arial" w:cs="Arial"/>
                <w:i/>
                <w:iCs/>
                <w:sz w:val="18"/>
                <w:szCs w:val="18"/>
                <w:lang w:val="en-US" w:bidi="en-US"/>
              </w:rPr>
              <w:t>pixel</w:t>
            </w: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, 300 nits, 144Hz </w:t>
            </w:r>
            <w:r w:rsidRPr="00C42AF3">
              <w:rPr>
                <w:rFonts w:ascii="Arial" w:hAnsi="Arial" w:cs="Arial"/>
                <w:i/>
                <w:iCs/>
                <w:sz w:val="18"/>
                <w:szCs w:val="18"/>
                <w:lang w:val="en-US" w:bidi="en-US"/>
              </w:rPr>
              <w:t>refresh-rate</w:t>
            </w: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(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opsional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)</w:t>
            </w:r>
          </w:p>
        </w:tc>
      </w:tr>
    </w:tbl>
    <w:p w14:paraId="6297FA55" w14:textId="77777777" w:rsidR="00C42AF3" w:rsidRPr="00C42AF3" w:rsidRDefault="00C42AF3" w:rsidP="00C42AF3">
      <w:pPr>
        <w:rPr>
          <w:lang w:val="en-US" w:bidi="en-US"/>
        </w:rPr>
      </w:pPr>
    </w:p>
    <w:p w14:paraId="7B6B6771" w14:textId="77777777" w:rsidR="00C42AF3" w:rsidRPr="00C42AF3" w:rsidRDefault="00C42AF3" w:rsidP="00C42AF3">
      <w:pPr>
        <w:tabs>
          <w:tab w:val="num" w:pos="851"/>
        </w:tabs>
        <w:suppressAutoHyphens/>
        <w:spacing w:before="360" w:after="240" w:line="480" w:lineRule="auto"/>
        <w:ind w:left="851" w:hanging="851"/>
        <w:jc w:val="both"/>
        <w:outlineLvl w:val="2"/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</w:pPr>
      <w:bookmarkStart w:id="37" w:name="_Toc91797491"/>
      <w:bookmarkStart w:id="38" w:name="_Toc91797572"/>
      <w:bookmarkStart w:id="39" w:name="_Toc117429783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>3.2.2</w:t>
      </w:r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ab/>
      </w:r>
      <w:bookmarkEnd w:id="37"/>
      <w:bookmarkEnd w:id="38"/>
      <w:proofErr w:type="spellStart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>Perangkat</w:t>
      </w:r>
      <w:proofErr w:type="spellEnd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>Lunak</w:t>
      </w:r>
      <w:proofErr w:type="spellEnd"/>
      <w:r w:rsidRPr="00C42AF3">
        <w:rPr>
          <w:rFonts w:ascii="Times New Roman" w:eastAsia="Times New Roman" w:hAnsi="Times New Roman" w:cs="Times New Roman"/>
          <w:b/>
          <w:bCs/>
          <w:sz w:val="28"/>
          <w:lang w:val="en-US" w:bidi="en-US"/>
        </w:rPr>
        <w:t xml:space="preserve"> (Software)</w:t>
      </w:r>
      <w:bookmarkEnd w:id="39"/>
    </w:p>
    <w:p w14:paraId="626C4EB6" w14:textId="77777777" w:rsidR="00C42AF3" w:rsidRPr="00C42AF3" w:rsidRDefault="00C42AF3" w:rsidP="00C42AF3">
      <w:pPr>
        <w:spacing w:after="240" w:line="480" w:lineRule="auto"/>
        <w:rPr>
          <w:rFonts w:ascii="Times New Roman" w:hAnsi="Times New Roman" w:cs="Times New Roman"/>
          <w:b/>
          <w:bCs/>
          <w:sz w:val="24"/>
          <w:szCs w:val="24"/>
          <w:lang w:val="en-US" w:bidi="en-US"/>
        </w:rPr>
      </w:pP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menggun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sebu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perangk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luna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(</w:t>
      </w:r>
      <w:r w:rsidRPr="00C42AF3">
        <w:rPr>
          <w:rFonts w:ascii="Times New Roman" w:hAnsi="Times New Roman" w:cs="Times New Roman"/>
          <w:i/>
          <w:iCs/>
          <w:sz w:val="24"/>
          <w:szCs w:val="24"/>
          <w:lang w:val="en-US" w:bidi="en-US"/>
        </w:rPr>
        <w:t>Software</w:t>
      </w:r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)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diguna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untu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pengemba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perangk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luna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,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sepert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pada </w:t>
      </w:r>
      <w:proofErr w:type="spellStart"/>
      <w:r w:rsidRPr="00C42AF3">
        <w:rPr>
          <w:rFonts w:ascii="Times New Roman" w:hAnsi="Times New Roman" w:cs="Times New Roman"/>
          <w:b/>
          <w:bCs/>
          <w:sz w:val="24"/>
          <w:szCs w:val="24"/>
          <w:lang w:val="en-US" w:bidi="en-US"/>
        </w:rPr>
        <w:t>Tabel</w:t>
      </w:r>
      <w:proofErr w:type="spellEnd"/>
      <w:r w:rsidRPr="00C42AF3">
        <w:rPr>
          <w:rFonts w:ascii="Times New Roman" w:hAnsi="Times New Roman" w:cs="Times New Roman"/>
          <w:b/>
          <w:bCs/>
          <w:sz w:val="24"/>
          <w:szCs w:val="24"/>
          <w:lang w:val="en-US" w:bidi="en-US"/>
        </w:rPr>
        <w:t xml:space="preserve"> 3.2.</w:t>
      </w:r>
    </w:p>
    <w:p w14:paraId="70149546" w14:textId="77777777" w:rsidR="00C42AF3" w:rsidRPr="00C42AF3" w:rsidRDefault="00C42AF3" w:rsidP="00C42AF3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imes New Roman"/>
          <w:b/>
          <w:i/>
          <w:sz w:val="20"/>
          <w:szCs w:val="20"/>
          <w:lang w:val="en-US" w:bidi="en-US"/>
        </w:rPr>
      </w:pPr>
      <w:bookmarkStart w:id="40" w:name="_Toc117359797"/>
      <w:proofErr w:type="spellStart"/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Tabel</w:t>
      </w:r>
      <w:proofErr w:type="spellEnd"/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3.</w: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Tabel_3. \* ARABIC </w:instrTex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C42AF3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2</w: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r w:rsidRPr="00C42AF3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Spesifikasi Software Penelitian</w:t>
      </w:r>
      <w:bookmarkEnd w:id="40"/>
    </w:p>
    <w:tbl>
      <w:tblPr>
        <w:tblStyle w:val="TableGrid2"/>
        <w:tblW w:w="0" w:type="auto"/>
        <w:tblLook w:val="04A0" w:firstRow="1" w:lastRow="0" w:firstColumn="1" w:lastColumn="0" w:noHBand="0" w:noVBand="1"/>
      </w:tblPr>
      <w:tblGrid>
        <w:gridCol w:w="506"/>
        <w:gridCol w:w="2845"/>
        <w:gridCol w:w="4576"/>
      </w:tblGrid>
      <w:tr w:rsidR="00C42AF3" w:rsidRPr="00C42AF3" w14:paraId="603DD6F5" w14:textId="77777777" w:rsidTr="00430AEF">
        <w:tc>
          <w:tcPr>
            <w:tcW w:w="421" w:type="dxa"/>
            <w:shd w:val="clear" w:color="auto" w:fill="00B0F0"/>
          </w:tcPr>
          <w:p w14:paraId="60AF939E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No.</w:t>
            </w:r>
          </w:p>
        </w:tc>
        <w:tc>
          <w:tcPr>
            <w:tcW w:w="2976" w:type="dxa"/>
            <w:shd w:val="clear" w:color="auto" w:fill="00B0F0"/>
          </w:tcPr>
          <w:p w14:paraId="4ABEF189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Nama</w:t>
            </w:r>
          </w:p>
        </w:tc>
        <w:tc>
          <w:tcPr>
            <w:tcW w:w="4888" w:type="dxa"/>
            <w:shd w:val="clear" w:color="auto" w:fill="00B0F0"/>
          </w:tcPr>
          <w:p w14:paraId="1A44E625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 w:bidi="en-US"/>
              </w:rPr>
              <w:t>Keterangan</w:t>
            </w:r>
            <w:proofErr w:type="spellEnd"/>
          </w:p>
        </w:tc>
      </w:tr>
      <w:tr w:rsidR="00C42AF3" w:rsidRPr="00C42AF3" w14:paraId="234BE300" w14:textId="77777777" w:rsidTr="00430AEF">
        <w:trPr>
          <w:trHeight w:val="371"/>
        </w:trPr>
        <w:tc>
          <w:tcPr>
            <w:tcW w:w="421" w:type="dxa"/>
            <w:vAlign w:val="center"/>
          </w:tcPr>
          <w:p w14:paraId="3F6C53B7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1.</w:t>
            </w:r>
          </w:p>
        </w:tc>
        <w:tc>
          <w:tcPr>
            <w:tcW w:w="2976" w:type="dxa"/>
            <w:vAlign w:val="center"/>
          </w:tcPr>
          <w:p w14:paraId="39D45DBC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istem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Operasi</w:t>
            </w:r>
            <w:proofErr w:type="spellEnd"/>
          </w:p>
        </w:tc>
        <w:tc>
          <w:tcPr>
            <w:tcW w:w="4888" w:type="dxa"/>
          </w:tcPr>
          <w:p w14:paraId="231CCF5D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Windows 10 Home</w:t>
            </w:r>
          </w:p>
        </w:tc>
      </w:tr>
      <w:tr w:rsidR="00C42AF3" w:rsidRPr="00C42AF3" w14:paraId="0D223548" w14:textId="77777777" w:rsidTr="00430AEF">
        <w:trPr>
          <w:trHeight w:val="126"/>
        </w:trPr>
        <w:tc>
          <w:tcPr>
            <w:tcW w:w="421" w:type="dxa"/>
            <w:vAlign w:val="center"/>
          </w:tcPr>
          <w:p w14:paraId="31504407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2.</w:t>
            </w:r>
          </w:p>
        </w:tc>
        <w:tc>
          <w:tcPr>
            <w:tcW w:w="2976" w:type="dxa"/>
            <w:vAlign w:val="center"/>
          </w:tcPr>
          <w:p w14:paraId="6F4E8FE4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istem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/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plik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Objek</w:t>
            </w:r>
            <w:proofErr w:type="spellEnd"/>
          </w:p>
        </w:tc>
        <w:tc>
          <w:tcPr>
            <w:tcW w:w="4888" w:type="dxa"/>
          </w:tcPr>
          <w:p w14:paraId="33F30561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istem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Inform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Inventaris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Barang</w:t>
            </w:r>
            <w:proofErr w:type="spellEnd"/>
          </w:p>
        </w:tc>
      </w:tr>
      <w:tr w:rsidR="00C42AF3" w:rsidRPr="00C42AF3" w14:paraId="72C534CC" w14:textId="77777777" w:rsidTr="00430AEF">
        <w:tc>
          <w:tcPr>
            <w:tcW w:w="421" w:type="dxa"/>
            <w:vAlign w:val="center"/>
          </w:tcPr>
          <w:p w14:paraId="7462B2DE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3.</w:t>
            </w:r>
          </w:p>
        </w:tc>
        <w:tc>
          <w:tcPr>
            <w:tcW w:w="2976" w:type="dxa"/>
            <w:vAlign w:val="center"/>
          </w:tcPr>
          <w:p w14:paraId="0974D2D5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XAMPP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ver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3.3.0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Tahu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2021</w:t>
            </w:r>
          </w:p>
        </w:tc>
        <w:tc>
          <w:tcPr>
            <w:tcW w:w="4888" w:type="dxa"/>
          </w:tcPr>
          <w:p w14:paraId="61C8E34F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plik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berfung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ebaga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server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indipende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(localhost)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didalamnya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da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beberapa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istem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epert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: Apache, MySQL, FileZilla, Mercury dan Tomcat.</w:t>
            </w:r>
          </w:p>
        </w:tc>
      </w:tr>
      <w:tr w:rsidR="00C42AF3" w:rsidRPr="00C42AF3" w14:paraId="4FED6EB7" w14:textId="77777777" w:rsidTr="00430AEF">
        <w:tc>
          <w:tcPr>
            <w:tcW w:w="421" w:type="dxa"/>
            <w:vAlign w:val="center"/>
          </w:tcPr>
          <w:p w14:paraId="128773EB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4.</w:t>
            </w:r>
          </w:p>
        </w:tc>
        <w:tc>
          <w:tcPr>
            <w:tcW w:w="2976" w:type="dxa"/>
            <w:vAlign w:val="center"/>
          </w:tcPr>
          <w:p w14:paraId="7176B0F2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Visual Studio Code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ver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1.61.2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tahu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2021</w:t>
            </w:r>
          </w:p>
        </w:tc>
        <w:tc>
          <w:tcPr>
            <w:tcW w:w="4888" w:type="dxa"/>
          </w:tcPr>
          <w:p w14:paraId="716F250E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plik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digunak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ebaga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pengolah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kode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(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kode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editor)</w:t>
            </w:r>
          </w:p>
        </w:tc>
      </w:tr>
      <w:tr w:rsidR="00C42AF3" w:rsidRPr="00C42AF3" w14:paraId="4E3CB386" w14:textId="77777777" w:rsidTr="00430AEF">
        <w:trPr>
          <w:trHeight w:val="143"/>
        </w:trPr>
        <w:tc>
          <w:tcPr>
            <w:tcW w:w="421" w:type="dxa"/>
            <w:vAlign w:val="center"/>
          </w:tcPr>
          <w:p w14:paraId="62BD3A38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5.</w:t>
            </w:r>
          </w:p>
        </w:tc>
        <w:tc>
          <w:tcPr>
            <w:tcW w:w="2976" w:type="dxa"/>
            <w:vAlign w:val="center"/>
          </w:tcPr>
          <w:p w14:paraId="106F6B16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MySQL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ver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11.11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Tahu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2013</w:t>
            </w:r>
          </w:p>
        </w:tc>
        <w:tc>
          <w:tcPr>
            <w:tcW w:w="4888" w:type="dxa"/>
          </w:tcPr>
          <w:p w14:paraId="1D6BDE52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plik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digunak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ebaga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pengelola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database</w:t>
            </w:r>
          </w:p>
        </w:tc>
      </w:tr>
      <w:tr w:rsidR="00C42AF3" w:rsidRPr="00C42AF3" w14:paraId="6E5C8448" w14:textId="77777777" w:rsidTr="00430AEF">
        <w:tc>
          <w:tcPr>
            <w:tcW w:w="421" w:type="dxa"/>
            <w:vAlign w:val="center"/>
          </w:tcPr>
          <w:p w14:paraId="09BFFD51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lastRenderedPageBreak/>
              <w:t>6.</w:t>
            </w:r>
          </w:p>
        </w:tc>
        <w:tc>
          <w:tcPr>
            <w:tcW w:w="2976" w:type="dxa"/>
            <w:vAlign w:val="center"/>
          </w:tcPr>
          <w:p w14:paraId="2565B38A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PhpMyAdmin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ver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5.1.1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tahu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2021</w:t>
            </w:r>
          </w:p>
        </w:tc>
        <w:tc>
          <w:tcPr>
            <w:tcW w:w="4888" w:type="dxa"/>
          </w:tcPr>
          <w:p w14:paraId="49A587EE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Software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terdapat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didalam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XAMPP,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berfung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sebaga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pengelola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database.</w:t>
            </w:r>
          </w:p>
        </w:tc>
      </w:tr>
      <w:tr w:rsidR="00C42AF3" w:rsidRPr="00C42AF3" w14:paraId="5F9AE627" w14:textId="77777777" w:rsidTr="00430AEF">
        <w:tc>
          <w:tcPr>
            <w:tcW w:w="421" w:type="dxa"/>
            <w:vAlign w:val="center"/>
          </w:tcPr>
          <w:p w14:paraId="6E4BC1A7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7.</w:t>
            </w:r>
          </w:p>
        </w:tc>
        <w:tc>
          <w:tcPr>
            <w:tcW w:w="2976" w:type="dxa"/>
            <w:vAlign w:val="center"/>
          </w:tcPr>
          <w:p w14:paraId="6B511B7A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Draw.io (desktop)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ver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13.9.9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Tahu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2021</w:t>
            </w:r>
          </w:p>
        </w:tc>
        <w:tc>
          <w:tcPr>
            <w:tcW w:w="4888" w:type="dxa"/>
          </w:tcPr>
          <w:p w14:paraId="2198023F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plik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digunak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untuk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membuat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rancang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UI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tau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prototype</w:t>
            </w:r>
          </w:p>
        </w:tc>
      </w:tr>
      <w:tr w:rsidR="00C42AF3" w:rsidRPr="00C42AF3" w14:paraId="60B2C1FF" w14:textId="77777777" w:rsidTr="00430AEF">
        <w:tc>
          <w:tcPr>
            <w:tcW w:w="421" w:type="dxa"/>
            <w:vAlign w:val="center"/>
          </w:tcPr>
          <w:p w14:paraId="547C5A02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8.</w:t>
            </w:r>
          </w:p>
        </w:tc>
        <w:tc>
          <w:tcPr>
            <w:tcW w:w="2976" w:type="dxa"/>
            <w:vAlign w:val="center"/>
          </w:tcPr>
          <w:p w14:paraId="4195D186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Git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ver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2.34.1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Tahu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2021</w:t>
            </w:r>
          </w:p>
        </w:tc>
        <w:tc>
          <w:tcPr>
            <w:tcW w:w="4888" w:type="dxa"/>
          </w:tcPr>
          <w:p w14:paraId="2B93D081" w14:textId="77777777" w:rsidR="00C42AF3" w:rsidRPr="00C42AF3" w:rsidRDefault="00C42AF3" w:rsidP="00C42AF3">
            <w:pPr>
              <w:jc w:val="both"/>
              <w:rPr>
                <w:rFonts w:ascii="Arial" w:hAnsi="Arial" w:cs="Arial"/>
                <w:sz w:val="18"/>
                <w:szCs w:val="18"/>
                <w:lang w:val="en-US" w:bidi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plik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digunak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untuk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melakuk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instalis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framework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tau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hal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lainnya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yang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berasal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dar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GitHub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>atau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 w:bidi="en-US"/>
              </w:rPr>
              <w:t xml:space="preserve"> GitLab. </w:t>
            </w:r>
          </w:p>
        </w:tc>
      </w:tr>
    </w:tbl>
    <w:p w14:paraId="44C94B5F" w14:textId="77777777" w:rsidR="00C42AF3" w:rsidRPr="00C42AF3" w:rsidRDefault="00C42AF3" w:rsidP="00C42AF3">
      <w:pPr>
        <w:keepNext/>
        <w:keepLines/>
        <w:spacing w:before="480" w:after="240" w:line="480" w:lineRule="auto"/>
        <w:outlineLvl w:val="1"/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</w:pPr>
      <w:bookmarkStart w:id="41" w:name="_Toc91797492"/>
      <w:bookmarkStart w:id="42" w:name="_Toc91797573"/>
      <w:bookmarkStart w:id="43" w:name="_Toc117429784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3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>.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3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ab/>
      </w:r>
      <w:bookmarkEnd w:id="41"/>
      <w:bookmarkEnd w:id="42"/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Metode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Pengembangan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Sistem</w:t>
      </w:r>
      <w:bookmarkEnd w:id="43"/>
      <w:proofErr w:type="spellEnd"/>
    </w:p>
    <w:p w14:paraId="795D5F63" w14:textId="77777777" w:rsidR="00C42AF3" w:rsidRPr="00C42AF3" w:rsidRDefault="00C42AF3" w:rsidP="00C42AF3">
      <w:pPr>
        <w:spacing w:after="240" w:line="480" w:lineRule="auto"/>
        <w:jc w:val="both"/>
        <w:rPr>
          <w:rFonts w:ascii="Times New Roman" w:hAnsi="Times New Roman" w:cs="Times New Roman"/>
          <w:sz w:val="24"/>
          <w:szCs w:val="24"/>
          <w:lang w:val="en-US" w:bidi="en-US"/>
        </w:rPr>
      </w:pPr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Adapun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RAD (</w:t>
      </w:r>
      <w:r w:rsidRPr="00C42AF3">
        <w:rPr>
          <w:rFonts w:ascii="Times New Roman" w:hAnsi="Times New Roman" w:cs="Times New Roman"/>
          <w:i/>
          <w:iCs/>
          <w:sz w:val="24"/>
          <w:szCs w:val="24"/>
          <w:lang w:val="en-US" w:bidi="en-US"/>
        </w:rPr>
        <w:t>Rapid Application Development</w:t>
      </w:r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)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terdir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dar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beberap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aktifitas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tentuny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sesua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de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tahap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tel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dijabar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pada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alur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proses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pengemba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siste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.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Tahap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tersebu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yaitu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 w:bidi="en-US"/>
        </w:rPr>
        <w:t>:</w:t>
      </w:r>
    </w:p>
    <w:p w14:paraId="0E215E0A" w14:textId="77777777" w:rsidR="00C42AF3" w:rsidRPr="00C42AF3" w:rsidRDefault="00C42AF3" w:rsidP="00C42AF3">
      <w:pPr>
        <w:keepNext/>
        <w:keepLines/>
        <w:spacing w:before="40" w:after="0" w:line="480" w:lineRule="auto"/>
        <w:outlineLvl w:val="2"/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</w:pPr>
      <w:bookmarkStart w:id="44" w:name="_Toc117429785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id-ID"/>
        </w:rPr>
        <w:t xml:space="preserve">3.3.1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>Fase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>Perencanaan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>Syarat-Syarat</w:t>
      </w:r>
      <w:bookmarkEnd w:id="44"/>
      <w:proofErr w:type="spellEnd"/>
    </w:p>
    <w:p w14:paraId="31216FE3" w14:textId="77777777" w:rsidR="00C42AF3" w:rsidRPr="00C42AF3" w:rsidRDefault="00C42AF3" w:rsidP="00C42AF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ggabung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por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sil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tode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ud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pa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rup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ebija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maka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jad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pesifikas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rstruktur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gguna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model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rfungs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ntu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getahu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ebutuh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maka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rdahulu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an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si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anual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hingg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ata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jad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ida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ratur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Dari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alisis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rsebu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pa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tetap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uju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ranca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laku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tar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in:</w:t>
      </w:r>
    </w:p>
    <w:p w14:paraId="6ACE3187" w14:textId="77777777" w:rsidR="00C42AF3" w:rsidRPr="00C42AF3" w:rsidRDefault="00C42AF3" w:rsidP="00C42AF3">
      <w:pPr>
        <w:numPr>
          <w:ilvl w:val="0"/>
          <w:numId w:val="9"/>
        </w:num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Use Case Diagram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dang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rjal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rtuju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ntu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ebi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uda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getahu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ekura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au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endal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dang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rjal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034EEEA0" w14:textId="77777777" w:rsidR="00C42AF3" w:rsidRPr="00C42AF3" w:rsidRDefault="00C42AF3" w:rsidP="00C42AF3">
      <w:pPr>
        <w:numPr>
          <w:ilvl w:val="0"/>
          <w:numId w:val="9"/>
        </w:num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dentifikas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sala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062516DE" w14:textId="77777777" w:rsidR="00C42AF3" w:rsidRPr="00C42AF3" w:rsidRDefault="00C42AF3" w:rsidP="00C42AF3">
      <w:pPr>
        <w:numPr>
          <w:ilvl w:val="0"/>
          <w:numId w:val="9"/>
        </w:num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mecah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salah</w:t>
      </w:r>
      <w:proofErr w:type="spellEnd"/>
    </w:p>
    <w:p w14:paraId="57EAF29B" w14:textId="77777777" w:rsidR="00C42AF3" w:rsidRPr="00C42AF3" w:rsidRDefault="00C42AF3" w:rsidP="00C42AF3">
      <w:pPr>
        <w:rPr>
          <w:lang w:val="en-US"/>
        </w:rPr>
      </w:pPr>
    </w:p>
    <w:p w14:paraId="6B69F85E" w14:textId="77777777" w:rsidR="00C42AF3" w:rsidRPr="00C42AF3" w:rsidRDefault="00C42AF3" w:rsidP="00C42AF3">
      <w:pPr>
        <w:keepNext/>
        <w:keepLines/>
        <w:spacing w:before="40" w:after="0" w:line="480" w:lineRule="auto"/>
        <w:outlineLvl w:val="2"/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</w:pPr>
      <w:bookmarkStart w:id="45" w:name="_Toc117429786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id-ID"/>
        </w:rPr>
        <w:t>3.3.</w:t>
      </w:r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 xml:space="preserve">2 </w:t>
      </w:r>
      <w:bookmarkStart w:id="46" w:name="_Hlk114593283"/>
      <w:proofErr w:type="spellStart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>Perancangan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>Sistem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 xml:space="preserve"> (Workshop Design)</w:t>
      </w:r>
      <w:bookmarkEnd w:id="45"/>
      <w:bookmarkEnd w:id="46"/>
    </w:p>
    <w:p w14:paraId="5B6A176C" w14:textId="77777777" w:rsidR="00C42AF3" w:rsidRPr="00C42AF3" w:rsidRDefault="00C42AF3" w:rsidP="00C42AF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da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nelit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desai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usul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ar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pa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rjal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ebi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i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an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harap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pa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gatas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salah-masala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10116C05" w14:textId="77777777" w:rsidR="00C42AF3" w:rsidRPr="00C42AF3" w:rsidRDefault="00C42AF3" w:rsidP="00C42AF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>Penerap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modal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ingin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maka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tar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lain:</w:t>
      </w:r>
    </w:p>
    <w:p w14:paraId="0769B0DF" w14:textId="77777777" w:rsidR="00C42AF3" w:rsidRPr="00C42AF3" w:rsidRDefault="00C42AF3" w:rsidP="00C42AF3">
      <w:pPr>
        <w:numPr>
          <w:ilvl w:val="0"/>
          <w:numId w:val="10"/>
        </w:num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da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a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guna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am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alisis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aitu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ML (Unified Modelling Language),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lasanny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ala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ntu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ebi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maham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ngkah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wal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mbangu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car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fisi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CB2FF33" w14:textId="77777777" w:rsidR="00C42AF3" w:rsidRPr="00C42AF3" w:rsidRDefault="00C42AF3" w:rsidP="00C42AF3">
      <w:pPr>
        <w:numPr>
          <w:ilvl w:val="0"/>
          <w:numId w:val="10"/>
        </w:num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ranca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asis data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laku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Class Diagram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ggambar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ubu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tar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ntity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da Use Case Diagram dan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pesifikas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bel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79F53D76" w14:textId="77777777" w:rsidR="00C42AF3" w:rsidRPr="00C42AF3" w:rsidRDefault="00C42AF3" w:rsidP="00C42AF3">
      <w:pPr>
        <w:numPr>
          <w:ilvl w:val="0"/>
          <w:numId w:val="10"/>
        </w:numPr>
        <w:spacing w:line="480" w:lineRule="auto"/>
        <w:contextualSpacing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ranca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put-Output,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mbua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anca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yar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mpil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Setelah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anca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ayar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mpil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rbentu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k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laku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onstruks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5043D479" w14:textId="77777777" w:rsidR="00C42AF3" w:rsidRPr="00C42AF3" w:rsidRDefault="00C42AF3" w:rsidP="00C42AF3">
      <w:pPr>
        <w:rPr>
          <w:lang w:val="en-US"/>
        </w:rPr>
      </w:pPr>
    </w:p>
    <w:p w14:paraId="553B027E" w14:textId="77777777" w:rsidR="00C42AF3" w:rsidRPr="00C42AF3" w:rsidRDefault="00C42AF3" w:rsidP="00C42AF3">
      <w:pPr>
        <w:keepNext/>
        <w:keepLines/>
        <w:spacing w:before="40" w:after="0" w:line="480" w:lineRule="auto"/>
        <w:outlineLvl w:val="2"/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</w:pPr>
      <w:bookmarkStart w:id="47" w:name="_Toc117429787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id-ID"/>
        </w:rPr>
        <w:t>3.3.</w:t>
      </w:r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 xml:space="preserve">3 </w:t>
      </w:r>
      <w:bookmarkStart w:id="48" w:name="_Hlk114593295"/>
      <w:proofErr w:type="spellStart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>Implementasi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>Sistem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28"/>
          <w:szCs w:val="28"/>
          <w:lang w:val="en-US"/>
        </w:rPr>
        <w:t xml:space="preserve"> (Coding &amp; Testing)</w:t>
      </w:r>
      <w:bookmarkEnd w:id="47"/>
      <w:bookmarkEnd w:id="48"/>
    </w:p>
    <w:p w14:paraId="53DB8220" w14:textId="77777777" w:rsidR="00C42AF3" w:rsidRPr="00C42AF3" w:rsidRDefault="00C42AF3" w:rsidP="00C42AF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telah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laku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alisis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dan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ranca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car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rinc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k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ib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aatny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ntu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implementasi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Pada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rdapa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nya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ktivitas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laku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ktivitas-aktivitas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maksud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rup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</w:t>
      </w:r>
    </w:p>
    <w:p w14:paraId="271BE41D" w14:textId="77777777" w:rsidR="00C42AF3" w:rsidRPr="00C42AF3" w:rsidRDefault="00C42AF3" w:rsidP="00C42AF3">
      <w:pPr>
        <w:keepNext/>
        <w:keepLines/>
        <w:spacing w:before="40" w:after="0" w:line="480" w:lineRule="auto"/>
        <w:outlineLvl w:val="3"/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C42AF3"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  <w:lang w:val="en-US"/>
        </w:rPr>
        <w:t>3.3.3.1 Coding</w:t>
      </w:r>
    </w:p>
    <w:p w14:paraId="740AE1E2" w14:textId="77777777" w:rsidR="00C42AF3" w:rsidRPr="00C42AF3" w:rsidRDefault="00C42AF3" w:rsidP="00C42AF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da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asil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sai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masuk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e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la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entuk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has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mprogram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guna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ar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pa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jalan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la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au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plikas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60888187" w14:textId="77777777" w:rsidR="00C42AF3" w:rsidRPr="00C42AF3" w:rsidRDefault="00C42AF3" w:rsidP="00C42AF3">
      <w:pPr>
        <w:keepNext/>
        <w:keepLines/>
        <w:spacing w:before="40" w:after="0" w:line="480" w:lineRule="auto"/>
        <w:jc w:val="both"/>
        <w:outlineLvl w:val="3"/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  <w:lang w:val="en-US"/>
        </w:rPr>
      </w:pPr>
      <w:r w:rsidRPr="00C42AF3">
        <w:rPr>
          <w:rFonts w:ascii="Times New Roman" w:eastAsiaTheme="majorEastAsia" w:hAnsi="Times New Roman" w:cs="Times New Roman"/>
          <w:b/>
          <w:bCs/>
          <w:color w:val="000000" w:themeColor="text1"/>
          <w:sz w:val="24"/>
          <w:szCs w:val="24"/>
          <w:lang w:val="en-US"/>
        </w:rPr>
        <w:t>3.3.3.2 Testing</w:t>
      </w:r>
    </w:p>
    <w:p w14:paraId="6FDDFD91" w14:textId="77777777" w:rsidR="00C42AF3" w:rsidRPr="00C42AF3" w:rsidRDefault="00C42AF3" w:rsidP="00C42AF3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da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h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laku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uji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b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erhadap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istem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baru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gar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apat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guna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anp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emu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kendala-kendal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papu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dapau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ujicoba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ilaku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ng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nggunakan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etode</w:t>
      </w:r>
      <w:proofErr w:type="spellEnd"/>
      <w:r w:rsidRPr="00C42AF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black box testing.</w:t>
      </w:r>
    </w:p>
    <w:p w14:paraId="3255A89A" w14:textId="77777777" w:rsidR="00C42AF3" w:rsidRPr="00C42AF3" w:rsidRDefault="00C42AF3" w:rsidP="00C42AF3">
      <w:pPr>
        <w:keepNext/>
        <w:keepLines/>
        <w:spacing w:before="480" w:after="240" w:line="480" w:lineRule="auto"/>
        <w:outlineLvl w:val="1"/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</w:pPr>
      <w:bookmarkStart w:id="49" w:name="_Toc91797493"/>
      <w:bookmarkStart w:id="50" w:name="_Toc91797574"/>
      <w:bookmarkStart w:id="51" w:name="_Toc117429788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lastRenderedPageBreak/>
        <w:t>3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>.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4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ab/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Tahap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Penelitian</w:t>
      </w:r>
      <w:bookmarkEnd w:id="49"/>
      <w:bookmarkEnd w:id="50"/>
      <w:bookmarkEnd w:id="51"/>
      <w:proofErr w:type="spellEnd"/>
    </w:p>
    <w:p w14:paraId="1B31D86A" w14:textId="77777777" w:rsidR="00C42AF3" w:rsidRPr="00C42AF3" w:rsidRDefault="00C42AF3" w:rsidP="00C42AF3">
      <w:pPr>
        <w:spacing w:after="24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ting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nunjang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keberhasil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elalu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am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ergantung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p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henda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telit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. Pada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liha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r w:rsidRPr="00C42AF3">
        <w:rPr>
          <w:rFonts w:ascii="Times New Roman" w:hAnsi="Times New Roman" w:cs="Times New Roman"/>
          <w:b/>
          <w:bCs/>
          <w:sz w:val="24"/>
          <w:szCs w:val="24"/>
          <w:lang w:val="en-US"/>
        </w:rPr>
        <w:t>Gambar 3.1.</w:t>
      </w:r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2482463" w14:textId="77777777" w:rsidR="00C42AF3" w:rsidRPr="00C42AF3" w:rsidRDefault="00C42AF3" w:rsidP="00C42AF3">
      <w:pPr>
        <w:keepNext/>
        <w:jc w:val="center"/>
      </w:pPr>
      <w:r w:rsidRPr="00C42AF3">
        <w:rPr>
          <w:noProof/>
        </w:rPr>
        <w:drawing>
          <wp:inline distT="0" distB="0" distL="0" distR="0" wp14:anchorId="3BCB1DFD" wp14:editId="7A4A415B">
            <wp:extent cx="2456953" cy="3392340"/>
            <wp:effectExtent l="0" t="0" r="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2692" cy="34278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A8C78E" w14:textId="77777777" w:rsidR="00C42AF3" w:rsidRPr="00C42AF3" w:rsidRDefault="00C42AF3" w:rsidP="00C42AF3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</w:pPr>
      <w:bookmarkStart w:id="52" w:name="_Toc117359333"/>
      <w:r w:rsidRPr="00C42AF3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t>Gambar 3.</w:t>
      </w:r>
      <w:r w:rsidRPr="00C42AF3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fldChar w:fldCharType="begin"/>
      </w:r>
      <w:r w:rsidRPr="00C42AF3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instrText xml:space="preserve"> SEQ Gambar_3. \* ARABIC </w:instrText>
      </w:r>
      <w:r w:rsidRPr="00C42AF3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fldChar w:fldCharType="separate"/>
      </w:r>
      <w:r w:rsidRPr="00C42AF3">
        <w:rPr>
          <w:rFonts w:ascii="Times New Roman" w:eastAsia="Times New Roman" w:hAnsi="Times New Roman" w:cs="Tahoma"/>
          <w:b/>
          <w:iCs/>
          <w:noProof/>
          <w:sz w:val="18"/>
          <w:szCs w:val="18"/>
          <w:lang w:val="en-US" w:bidi="en-US"/>
        </w:rPr>
        <w:t>1</w:t>
      </w:r>
      <w:r w:rsidRPr="00C42AF3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fldChar w:fldCharType="end"/>
      </w:r>
      <w:r w:rsidRPr="00C42AF3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t xml:space="preserve"> </w:t>
      </w:r>
      <w:r w:rsidRPr="00C42AF3">
        <w:rPr>
          <w:rFonts w:ascii="Times New Roman" w:eastAsia="Times New Roman" w:hAnsi="Times New Roman" w:cs="Tahoma"/>
          <w:bCs/>
          <w:iCs/>
          <w:noProof/>
          <w:sz w:val="18"/>
          <w:szCs w:val="18"/>
          <w:lang w:val="en-US" w:bidi="en-US"/>
        </w:rPr>
        <w:t>Tahap Penelitian</w:t>
      </w:r>
      <w:bookmarkEnd w:id="52"/>
      <w:r w:rsidRPr="00C42AF3">
        <w:rPr>
          <w:rFonts w:ascii="Times New Roman" w:eastAsia="Times New Roman" w:hAnsi="Times New Roman" w:cs="Tahoma"/>
          <w:b/>
          <w:iCs/>
          <w:sz w:val="18"/>
          <w:szCs w:val="18"/>
          <w:lang w:val="en-US" w:bidi="en-US"/>
        </w:rPr>
        <w:t xml:space="preserve"> </w:t>
      </w:r>
    </w:p>
    <w:p w14:paraId="59FC410A" w14:textId="77777777" w:rsidR="00C42AF3" w:rsidRPr="00C42AF3" w:rsidRDefault="00C42AF3" w:rsidP="00C42AF3">
      <w:pPr>
        <w:suppressAutoHyphens/>
        <w:spacing w:after="240" w:line="480" w:lineRule="auto"/>
        <w:jc w:val="both"/>
        <w:rPr>
          <w:rFonts w:ascii="Times New Roman" w:eastAsia="Times New Roman" w:hAnsi="Times New Roman" w:cs="Times New Roman"/>
          <w:sz w:val="24"/>
          <w:lang w:val="en-US" w:bidi="en-US"/>
        </w:rPr>
      </w:pP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etiap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tahap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pada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neliti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memiliki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ranny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masing-masing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diantarany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:</w:t>
      </w:r>
    </w:p>
    <w:p w14:paraId="3D580E26" w14:textId="77777777" w:rsidR="00C42AF3" w:rsidRPr="00C42AF3" w:rsidRDefault="00C42AF3" w:rsidP="00C42AF3">
      <w:pPr>
        <w:numPr>
          <w:ilvl w:val="0"/>
          <w:numId w:val="8"/>
        </w:numPr>
        <w:suppressAutoHyphens/>
        <w:spacing w:line="480" w:lineRule="auto"/>
        <w:ind w:left="714" w:hanging="357"/>
        <w:jc w:val="both"/>
        <w:rPr>
          <w:rFonts w:ascii="Times New Roman" w:eastAsia="Times New Roman" w:hAnsi="Times New Roman" w:cs="Times New Roman"/>
          <w:sz w:val="24"/>
          <w:lang w:val="en-US" w:bidi="en-US"/>
        </w:rPr>
      </w:pP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tudi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literatur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merupak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proses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analis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rbanding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dari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neliti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ebelumny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,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deng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car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membac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dan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mempelajari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buku-buku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yang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berhubung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deng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analis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dan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rancang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istem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.</w:t>
      </w:r>
    </w:p>
    <w:p w14:paraId="7623A8C2" w14:textId="77777777" w:rsidR="00C42AF3" w:rsidRPr="00C42AF3" w:rsidRDefault="00C42AF3" w:rsidP="00C42AF3">
      <w:pPr>
        <w:numPr>
          <w:ilvl w:val="0"/>
          <w:numId w:val="8"/>
        </w:numPr>
        <w:suppressAutoHyphens/>
        <w:spacing w:line="480" w:lineRule="auto"/>
        <w:ind w:left="714" w:hanging="357"/>
        <w:jc w:val="both"/>
        <w:rPr>
          <w:rFonts w:ascii="Times New Roman" w:eastAsia="Times New Roman" w:hAnsi="Times New Roman" w:cs="Times New Roman"/>
          <w:sz w:val="24"/>
          <w:lang w:val="en-US" w:bidi="en-US"/>
        </w:rPr>
      </w:pP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lastRenderedPageBreak/>
        <w:t>Tahap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RAD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merupak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tahap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diman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dimulainy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nentu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yarat-syarat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mbuat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istem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,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rancang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istem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eperti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mbuat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rototipe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dan database,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mbuat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istem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(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koding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), dan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tahap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penguji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.</w:t>
      </w:r>
    </w:p>
    <w:p w14:paraId="510E1C54" w14:textId="77777777" w:rsidR="00C42AF3" w:rsidRPr="00C42AF3" w:rsidRDefault="00C42AF3" w:rsidP="00C42AF3">
      <w:pPr>
        <w:numPr>
          <w:ilvl w:val="0"/>
          <w:numId w:val="8"/>
        </w:numPr>
        <w:suppressAutoHyphens/>
        <w:spacing w:line="480" w:lineRule="auto"/>
        <w:ind w:left="714" w:hanging="357"/>
        <w:jc w:val="both"/>
        <w:rPr>
          <w:rFonts w:ascii="Times New Roman" w:eastAsia="Times New Roman" w:hAnsi="Times New Roman" w:cs="Times New Roman"/>
          <w:sz w:val="24"/>
          <w:lang w:val="en-US" w:bidi="en-US"/>
        </w:rPr>
      </w:pP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Rilis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merupak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tahap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akhir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,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dimana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istem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siap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untuk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 xml:space="preserve"> </w:t>
      </w:r>
      <w:proofErr w:type="spellStart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digunakan</w:t>
      </w:r>
      <w:proofErr w:type="spellEnd"/>
      <w:r w:rsidRPr="00C42AF3">
        <w:rPr>
          <w:rFonts w:ascii="Times New Roman" w:eastAsia="Times New Roman" w:hAnsi="Times New Roman" w:cs="Times New Roman"/>
          <w:sz w:val="24"/>
          <w:lang w:val="en-US" w:bidi="en-US"/>
        </w:rPr>
        <w:t>.</w:t>
      </w:r>
    </w:p>
    <w:p w14:paraId="2561941D" w14:textId="77777777" w:rsidR="00C42AF3" w:rsidRPr="00C42AF3" w:rsidRDefault="00C42AF3" w:rsidP="00C42AF3">
      <w:pPr>
        <w:keepNext/>
        <w:keepLines/>
        <w:spacing w:before="480" w:after="240" w:line="480" w:lineRule="auto"/>
        <w:outlineLvl w:val="1"/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</w:pPr>
      <w:bookmarkStart w:id="53" w:name="_Toc91797494"/>
      <w:bookmarkStart w:id="54" w:name="_Toc91797575"/>
      <w:bookmarkStart w:id="55" w:name="_Toc117429789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3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>.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5</w:t>
      </w:r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</w:rPr>
        <w:tab/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Jadwal</w:t>
      </w:r>
      <w:proofErr w:type="spellEnd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 xml:space="preserve"> </w:t>
      </w:r>
      <w:proofErr w:type="spellStart"/>
      <w:r w:rsidRPr="00C42AF3">
        <w:rPr>
          <w:rFonts w:ascii="Times New Roman" w:eastAsiaTheme="majorEastAsia" w:hAnsi="Times New Roman" w:cs="Times New Roman"/>
          <w:b/>
          <w:bCs/>
          <w:sz w:val="32"/>
          <w:szCs w:val="32"/>
          <w:lang w:val="en-US"/>
        </w:rPr>
        <w:t>Penelitian</w:t>
      </w:r>
      <w:bookmarkEnd w:id="53"/>
      <w:bookmarkEnd w:id="54"/>
      <w:bookmarkEnd w:id="55"/>
      <w:proofErr w:type="spellEnd"/>
    </w:p>
    <w:p w14:paraId="2B7BEEF5" w14:textId="77777777" w:rsidR="00C42AF3" w:rsidRPr="00C42AF3" w:rsidRDefault="00C42AF3" w:rsidP="00C42AF3">
      <w:pPr>
        <w:spacing w:after="240" w:line="48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ktifitas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elama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6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terhitung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September 2022 –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Maret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2023.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Aktifitas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2AF3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C42AF3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42AF3">
        <w:rPr>
          <w:rFonts w:ascii="Times New Roman" w:hAnsi="Times New Roman" w:cs="Times New Roman"/>
          <w:b/>
          <w:bCs/>
          <w:sz w:val="24"/>
          <w:szCs w:val="24"/>
          <w:lang w:val="en-US"/>
        </w:rPr>
        <w:t>Tabel</w:t>
      </w:r>
      <w:proofErr w:type="spellEnd"/>
      <w:r w:rsidRPr="00C42AF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3.3.</w:t>
      </w:r>
    </w:p>
    <w:p w14:paraId="4C8AFF5A" w14:textId="77777777" w:rsidR="00C42AF3" w:rsidRPr="00C42AF3" w:rsidRDefault="00C42AF3" w:rsidP="00C42AF3">
      <w:pPr>
        <w:suppressLineNumbers/>
        <w:suppressAutoHyphens/>
        <w:spacing w:after="0" w:line="360" w:lineRule="auto"/>
        <w:jc w:val="center"/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</w:pPr>
      <w:bookmarkStart w:id="56" w:name="_Toc117359798"/>
      <w:proofErr w:type="spellStart"/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>Tabel</w:t>
      </w:r>
      <w:proofErr w:type="spellEnd"/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3.</w: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begin"/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instrText xml:space="preserve"> SEQ Tabel_3. \* ARABIC </w:instrTex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separate"/>
      </w:r>
      <w:r w:rsidRPr="00C42AF3">
        <w:rPr>
          <w:rFonts w:ascii="Times New Roman" w:eastAsia="Times New Roman" w:hAnsi="Times New Roman" w:cs="Tahoma"/>
          <w:b/>
          <w:iCs/>
          <w:noProof/>
          <w:sz w:val="20"/>
          <w:szCs w:val="20"/>
          <w:lang w:val="en-US" w:bidi="en-US"/>
        </w:rPr>
        <w:t>3</w:t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fldChar w:fldCharType="end"/>
      </w:r>
      <w:r w:rsidRPr="00C42AF3">
        <w:rPr>
          <w:rFonts w:ascii="Times New Roman" w:eastAsia="Times New Roman" w:hAnsi="Times New Roman" w:cs="Tahoma"/>
          <w:b/>
          <w:iCs/>
          <w:sz w:val="20"/>
          <w:szCs w:val="20"/>
          <w:lang w:val="en-US" w:bidi="en-US"/>
        </w:rPr>
        <w:t xml:space="preserve"> </w:t>
      </w:r>
      <w:r w:rsidRPr="00C42AF3">
        <w:rPr>
          <w:rFonts w:ascii="Times New Roman" w:eastAsia="Times New Roman" w:hAnsi="Times New Roman" w:cs="Tahoma"/>
          <w:bCs/>
          <w:iCs/>
          <w:noProof/>
          <w:sz w:val="20"/>
          <w:szCs w:val="20"/>
          <w:lang w:val="en-US" w:bidi="en-US"/>
        </w:rPr>
        <w:t>Jadwal Penelitian</w:t>
      </w:r>
      <w:bookmarkEnd w:id="56"/>
    </w:p>
    <w:tbl>
      <w:tblPr>
        <w:tblStyle w:val="TableGrid2"/>
        <w:tblW w:w="8487" w:type="dxa"/>
        <w:tblInd w:w="108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ook w:val="04A0" w:firstRow="1" w:lastRow="0" w:firstColumn="1" w:lastColumn="0" w:noHBand="0" w:noVBand="1"/>
      </w:tblPr>
      <w:tblGrid>
        <w:gridCol w:w="456"/>
        <w:gridCol w:w="1327"/>
        <w:gridCol w:w="1147"/>
        <w:gridCol w:w="907"/>
        <w:gridCol w:w="1097"/>
        <w:gridCol w:w="1087"/>
        <w:gridCol w:w="857"/>
        <w:gridCol w:w="937"/>
        <w:gridCol w:w="697"/>
      </w:tblGrid>
      <w:tr w:rsidR="00C42AF3" w:rsidRPr="00C42AF3" w14:paraId="7DC1AC23" w14:textId="77777777" w:rsidTr="00430AEF">
        <w:tc>
          <w:tcPr>
            <w:tcW w:w="456" w:type="dxa"/>
            <w:vMerge w:val="restart"/>
            <w:vAlign w:val="center"/>
          </w:tcPr>
          <w:p w14:paraId="0B72EB14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No</w:t>
            </w:r>
          </w:p>
        </w:tc>
        <w:tc>
          <w:tcPr>
            <w:tcW w:w="1717" w:type="dxa"/>
            <w:vMerge w:val="restart"/>
            <w:vAlign w:val="center"/>
          </w:tcPr>
          <w:p w14:paraId="52B10767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Aktifitas</w:t>
            </w:r>
            <w:proofErr w:type="spellEnd"/>
          </w:p>
        </w:tc>
        <w:tc>
          <w:tcPr>
            <w:tcW w:w="6314" w:type="dxa"/>
            <w:gridSpan w:val="7"/>
            <w:vAlign w:val="center"/>
          </w:tcPr>
          <w:p w14:paraId="6C75C98A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Bulan</w:t>
            </w:r>
            <w:proofErr w:type="spellEnd"/>
          </w:p>
        </w:tc>
      </w:tr>
      <w:tr w:rsidR="00C42AF3" w:rsidRPr="00C42AF3" w14:paraId="05C3A284" w14:textId="77777777" w:rsidTr="00430AEF">
        <w:tc>
          <w:tcPr>
            <w:tcW w:w="456" w:type="dxa"/>
            <w:vMerge/>
            <w:vAlign w:val="center"/>
          </w:tcPr>
          <w:p w14:paraId="09F5C868" w14:textId="77777777" w:rsidR="00C42AF3" w:rsidRPr="00C42AF3" w:rsidRDefault="00C42AF3" w:rsidP="00C42AF3">
            <w:pP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1717" w:type="dxa"/>
            <w:vMerge/>
            <w:vAlign w:val="center"/>
          </w:tcPr>
          <w:p w14:paraId="351603D7" w14:textId="77777777" w:rsidR="00C42AF3" w:rsidRPr="00C42AF3" w:rsidRDefault="00C42AF3" w:rsidP="00C42AF3">
            <w:pPr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</w:p>
        </w:tc>
        <w:tc>
          <w:tcPr>
            <w:tcW w:w="1002" w:type="dxa"/>
            <w:vAlign w:val="center"/>
          </w:tcPr>
          <w:p w14:paraId="289E2294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September</w:t>
            </w:r>
          </w:p>
          <w:p w14:paraId="55A14894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2022</w:t>
            </w:r>
          </w:p>
        </w:tc>
        <w:tc>
          <w:tcPr>
            <w:tcW w:w="907" w:type="dxa"/>
            <w:vAlign w:val="center"/>
          </w:tcPr>
          <w:p w14:paraId="276A342D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Oktober</w:t>
            </w:r>
            <w:proofErr w:type="spellEnd"/>
          </w:p>
          <w:p w14:paraId="30607718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2022</w:t>
            </w:r>
          </w:p>
        </w:tc>
        <w:tc>
          <w:tcPr>
            <w:tcW w:w="868" w:type="dxa"/>
            <w:vAlign w:val="center"/>
          </w:tcPr>
          <w:p w14:paraId="7FC597E6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November </w:t>
            </w:r>
          </w:p>
          <w:p w14:paraId="5A615DFF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2022</w:t>
            </w:r>
          </w:p>
        </w:tc>
        <w:tc>
          <w:tcPr>
            <w:tcW w:w="867" w:type="dxa"/>
            <w:vAlign w:val="center"/>
          </w:tcPr>
          <w:p w14:paraId="645FDAD3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Desember</w:t>
            </w:r>
            <w:proofErr w:type="spellEnd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</w:p>
          <w:p w14:paraId="4C5AACAA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2022</w:t>
            </w:r>
          </w:p>
        </w:tc>
        <w:tc>
          <w:tcPr>
            <w:tcW w:w="867" w:type="dxa"/>
            <w:vAlign w:val="center"/>
          </w:tcPr>
          <w:p w14:paraId="4D9ED1B2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Januari</w:t>
            </w:r>
            <w:proofErr w:type="spellEnd"/>
          </w:p>
          <w:p w14:paraId="60DF6EA2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2022</w:t>
            </w:r>
          </w:p>
        </w:tc>
        <w:tc>
          <w:tcPr>
            <w:tcW w:w="867" w:type="dxa"/>
            <w:vAlign w:val="center"/>
          </w:tcPr>
          <w:p w14:paraId="76A415F0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Februari</w:t>
            </w:r>
            <w:proofErr w:type="spellEnd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</w:p>
          <w:p w14:paraId="0FEA9745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2023</w:t>
            </w:r>
          </w:p>
        </w:tc>
        <w:tc>
          <w:tcPr>
            <w:tcW w:w="936" w:type="dxa"/>
            <w:vAlign w:val="center"/>
          </w:tcPr>
          <w:p w14:paraId="35B9E7F1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Maret</w:t>
            </w:r>
            <w:proofErr w:type="spellEnd"/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 xml:space="preserve"> </w:t>
            </w:r>
          </w:p>
          <w:p w14:paraId="3803D308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2023</w:t>
            </w:r>
          </w:p>
        </w:tc>
      </w:tr>
      <w:tr w:rsidR="00C42AF3" w:rsidRPr="00C42AF3" w14:paraId="50329CBF" w14:textId="77777777" w:rsidTr="00430AEF">
        <w:tc>
          <w:tcPr>
            <w:tcW w:w="456" w:type="dxa"/>
            <w:vAlign w:val="center"/>
          </w:tcPr>
          <w:p w14:paraId="3D3E55CE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1.</w:t>
            </w:r>
          </w:p>
        </w:tc>
        <w:tc>
          <w:tcPr>
            <w:tcW w:w="1717" w:type="dxa"/>
            <w:vAlign w:val="center"/>
          </w:tcPr>
          <w:p w14:paraId="1B6E8DFD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Perencana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</w:p>
        </w:tc>
        <w:tc>
          <w:tcPr>
            <w:tcW w:w="1002" w:type="dxa"/>
            <w:shd w:val="clear" w:color="auto" w:fill="BDD6EE" w:themeFill="accent5" w:themeFillTint="66"/>
            <w:vAlign w:val="center"/>
          </w:tcPr>
          <w:p w14:paraId="7B49E7B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07" w:type="dxa"/>
            <w:vAlign w:val="center"/>
          </w:tcPr>
          <w:p w14:paraId="5D4A67C3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8" w:type="dxa"/>
            <w:vAlign w:val="center"/>
          </w:tcPr>
          <w:p w14:paraId="0A7B846D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3F94023E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2C26EAA7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6C04D23F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36" w:type="dxa"/>
            <w:vAlign w:val="center"/>
          </w:tcPr>
          <w:p w14:paraId="1002A2F7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C42AF3" w:rsidRPr="00C42AF3" w14:paraId="73DE03B8" w14:textId="77777777" w:rsidTr="00430AEF">
        <w:trPr>
          <w:trHeight w:val="345"/>
        </w:trPr>
        <w:tc>
          <w:tcPr>
            <w:tcW w:w="456" w:type="dxa"/>
            <w:vAlign w:val="center"/>
          </w:tcPr>
          <w:p w14:paraId="40B41C03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2.</w:t>
            </w:r>
          </w:p>
        </w:tc>
        <w:tc>
          <w:tcPr>
            <w:tcW w:w="1717" w:type="dxa"/>
            <w:vAlign w:val="center"/>
          </w:tcPr>
          <w:p w14:paraId="58A363A6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Analisis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</w:p>
        </w:tc>
        <w:tc>
          <w:tcPr>
            <w:tcW w:w="1002" w:type="dxa"/>
            <w:vAlign w:val="center"/>
          </w:tcPr>
          <w:p w14:paraId="0F32B8DD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07" w:type="dxa"/>
            <w:shd w:val="clear" w:color="auto" w:fill="BDD6EE" w:themeFill="accent5" w:themeFillTint="66"/>
            <w:vAlign w:val="center"/>
          </w:tcPr>
          <w:p w14:paraId="27EABCCB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8" w:type="dxa"/>
            <w:vAlign w:val="center"/>
          </w:tcPr>
          <w:p w14:paraId="73598EA9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4DC2DE35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47D377FC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16AEEB7F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36" w:type="dxa"/>
            <w:vAlign w:val="center"/>
          </w:tcPr>
          <w:p w14:paraId="4F8D1EA8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C42AF3" w:rsidRPr="00C42AF3" w14:paraId="67BF602C" w14:textId="77777777" w:rsidTr="00430AEF">
        <w:tc>
          <w:tcPr>
            <w:tcW w:w="456" w:type="dxa"/>
            <w:vAlign w:val="center"/>
          </w:tcPr>
          <w:p w14:paraId="2741B13E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3.</w:t>
            </w:r>
          </w:p>
        </w:tc>
        <w:tc>
          <w:tcPr>
            <w:tcW w:w="1717" w:type="dxa"/>
            <w:vAlign w:val="center"/>
          </w:tcPr>
          <w:p w14:paraId="1E3953B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Perancang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 xml:space="preserve"> dan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Pembuat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</w:p>
        </w:tc>
        <w:tc>
          <w:tcPr>
            <w:tcW w:w="1002" w:type="dxa"/>
            <w:vAlign w:val="center"/>
          </w:tcPr>
          <w:p w14:paraId="184C81AC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07" w:type="dxa"/>
            <w:vAlign w:val="center"/>
          </w:tcPr>
          <w:p w14:paraId="4A176B3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8" w:type="dxa"/>
            <w:shd w:val="clear" w:color="auto" w:fill="BDD6EE" w:themeFill="accent5" w:themeFillTint="66"/>
            <w:vAlign w:val="center"/>
          </w:tcPr>
          <w:p w14:paraId="7F780A1E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shd w:val="clear" w:color="auto" w:fill="BDD6EE" w:themeFill="accent5" w:themeFillTint="66"/>
            <w:vAlign w:val="center"/>
          </w:tcPr>
          <w:p w14:paraId="3B292080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33D0B53A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68C54D08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36" w:type="dxa"/>
            <w:vAlign w:val="center"/>
          </w:tcPr>
          <w:p w14:paraId="74291960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C42AF3" w:rsidRPr="00C42AF3" w14:paraId="6EA33E7C" w14:textId="77777777" w:rsidTr="00430AEF">
        <w:trPr>
          <w:trHeight w:val="488"/>
        </w:trPr>
        <w:tc>
          <w:tcPr>
            <w:tcW w:w="456" w:type="dxa"/>
            <w:vAlign w:val="center"/>
          </w:tcPr>
          <w:p w14:paraId="33D97232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4.</w:t>
            </w:r>
          </w:p>
        </w:tc>
        <w:tc>
          <w:tcPr>
            <w:tcW w:w="1717" w:type="dxa"/>
            <w:vAlign w:val="center"/>
          </w:tcPr>
          <w:p w14:paraId="37FEA575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Penguji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</w:p>
        </w:tc>
        <w:tc>
          <w:tcPr>
            <w:tcW w:w="1002" w:type="dxa"/>
            <w:vAlign w:val="center"/>
          </w:tcPr>
          <w:p w14:paraId="3F1E434F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07" w:type="dxa"/>
            <w:vAlign w:val="center"/>
          </w:tcPr>
          <w:p w14:paraId="07090452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8" w:type="dxa"/>
            <w:vAlign w:val="center"/>
          </w:tcPr>
          <w:p w14:paraId="7FF7705D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529E90ED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shd w:val="clear" w:color="auto" w:fill="BDD6EE" w:themeFill="accent5" w:themeFillTint="66"/>
            <w:vAlign w:val="center"/>
          </w:tcPr>
          <w:p w14:paraId="282AB8BA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09FD8F3D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36" w:type="dxa"/>
            <w:vAlign w:val="center"/>
          </w:tcPr>
          <w:p w14:paraId="5F6CDE9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C42AF3" w:rsidRPr="00C42AF3" w14:paraId="01CC3A4F" w14:textId="77777777" w:rsidTr="00430AEF">
        <w:tc>
          <w:tcPr>
            <w:tcW w:w="456" w:type="dxa"/>
            <w:vAlign w:val="center"/>
          </w:tcPr>
          <w:p w14:paraId="07A104C6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5.</w:t>
            </w:r>
          </w:p>
        </w:tc>
        <w:tc>
          <w:tcPr>
            <w:tcW w:w="1717" w:type="dxa"/>
            <w:vAlign w:val="center"/>
          </w:tcPr>
          <w:p w14:paraId="4740DECB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Implementasi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</w:p>
        </w:tc>
        <w:tc>
          <w:tcPr>
            <w:tcW w:w="1002" w:type="dxa"/>
            <w:vAlign w:val="center"/>
          </w:tcPr>
          <w:p w14:paraId="1EAFFACC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07" w:type="dxa"/>
            <w:vAlign w:val="center"/>
          </w:tcPr>
          <w:p w14:paraId="603530E9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8" w:type="dxa"/>
            <w:vAlign w:val="center"/>
          </w:tcPr>
          <w:p w14:paraId="73A23B73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31CF9EB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shd w:val="clear" w:color="auto" w:fill="BDD6EE" w:themeFill="accent5" w:themeFillTint="66"/>
            <w:vAlign w:val="center"/>
          </w:tcPr>
          <w:p w14:paraId="0507C625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shd w:val="clear" w:color="auto" w:fill="auto"/>
            <w:vAlign w:val="center"/>
          </w:tcPr>
          <w:p w14:paraId="164924C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36" w:type="dxa"/>
            <w:vAlign w:val="center"/>
          </w:tcPr>
          <w:p w14:paraId="0F13B325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C42AF3" w:rsidRPr="00C42AF3" w14:paraId="3C8BB2EA" w14:textId="77777777" w:rsidTr="00430AEF">
        <w:tc>
          <w:tcPr>
            <w:tcW w:w="456" w:type="dxa"/>
            <w:vAlign w:val="center"/>
          </w:tcPr>
          <w:p w14:paraId="12E58E17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6.</w:t>
            </w:r>
          </w:p>
        </w:tc>
        <w:tc>
          <w:tcPr>
            <w:tcW w:w="1717" w:type="dxa"/>
            <w:vAlign w:val="center"/>
          </w:tcPr>
          <w:p w14:paraId="0B88D457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Pemeliharaan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Sistem</w:t>
            </w:r>
            <w:proofErr w:type="spellEnd"/>
          </w:p>
        </w:tc>
        <w:tc>
          <w:tcPr>
            <w:tcW w:w="1002" w:type="dxa"/>
            <w:vAlign w:val="center"/>
          </w:tcPr>
          <w:p w14:paraId="1B46B8C4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07" w:type="dxa"/>
            <w:vAlign w:val="center"/>
          </w:tcPr>
          <w:p w14:paraId="032B02A9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8" w:type="dxa"/>
            <w:vAlign w:val="center"/>
          </w:tcPr>
          <w:p w14:paraId="2411BD80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579FA28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222A18E4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shd w:val="clear" w:color="auto" w:fill="BDD6EE" w:themeFill="accent5" w:themeFillTint="66"/>
            <w:vAlign w:val="center"/>
          </w:tcPr>
          <w:p w14:paraId="4409972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36" w:type="dxa"/>
            <w:vAlign w:val="center"/>
          </w:tcPr>
          <w:p w14:paraId="3EF79E96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  <w:tr w:rsidR="00C42AF3" w:rsidRPr="00C42AF3" w14:paraId="106DFB18" w14:textId="77777777" w:rsidTr="00430AEF">
        <w:trPr>
          <w:trHeight w:val="421"/>
        </w:trPr>
        <w:tc>
          <w:tcPr>
            <w:tcW w:w="456" w:type="dxa"/>
            <w:vAlign w:val="center"/>
          </w:tcPr>
          <w:p w14:paraId="565B8D5A" w14:textId="77777777" w:rsidR="00C42AF3" w:rsidRPr="00C42AF3" w:rsidRDefault="00C42AF3" w:rsidP="00C42AF3">
            <w:pPr>
              <w:jc w:val="center"/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</w:pPr>
            <w:r w:rsidRPr="00C42AF3">
              <w:rPr>
                <w:rFonts w:ascii="Arial" w:hAnsi="Arial" w:cs="Arial"/>
                <w:b/>
                <w:bCs/>
                <w:sz w:val="18"/>
                <w:szCs w:val="18"/>
                <w:lang w:val="en-US"/>
              </w:rPr>
              <w:t>7.</w:t>
            </w:r>
          </w:p>
        </w:tc>
        <w:tc>
          <w:tcPr>
            <w:tcW w:w="1717" w:type="dxa"/>
            <w:vAlign w:val="center"/>
          </w:tcPr>
          <w:p w14:paraId="114AA771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Sidang</w:t>
            </w:r>
            <w:proofErr w:type="spellEnd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 xml:space="preserve"> </w:t>
            </w:r>
            <w:proofErr w:type="spellStart"/>
            <w:r w:rsidRPr="00C42AF3">
              <w:rPr>
                <w:rFonts w:ascii="Arial" w:hAnsi="Arial" w:cs="Arial"/>
                <w:sz w:val="18"/>
                <w:szCs w:val="18"/>
                <w:lang w:val="en-US"/>
              </w:rPr>
              <w:t>Skripsi</w:t>
            </w:r>
            <w:proofErr w:type="spellEnd"/>
          </w:p>
        </w:tc>
        <w:tc>
          <w:tcPr>
            <w:tcW w:w="1002" w:type="dxa"/>
            <w:vAlign w:val="center"/>
          </w:tcPr>
          <w:p w14:paraId="7806432F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07" w:type="dxa"/>
            <w:vAlign w:val="center"/>
          </w:tcPr>
          <w:p w14:paraId="234C5790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8" w:type="dxa"/>
            <w:vAlign w:val="center"/>
          </w:tcPr>
          <w:p w14:paraId="42C801F5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0DFFFB42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3056D1FE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867" w:type="dxa"/>
            <w:vAlign w:val="center"/>
          </w:tcPr>
          <w:p w14:paraId="0DC2CDE6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  <w:tc>
          <w:tcPr>
            <w:tcW w:w="936" w:type="dxa"/>
            <w:shd w:val="clear" w:color="auto" w:fill="BDD6EE" w:themeFill="accent5" w:themeFillTint="66"/>
            <w:vAlign w:val="center"/>
          </w:tcPr>
          <w:p w14:paraId="0561B51E" w14:textId="77777777" w:rsidR="00C42AF3" w:rsidRPr="00C42AF3" w:rsidRDefault="00C42AF3" w:rsidP="00C42AF3">
            <w:pPr>
              <w:rPr>
                <w:rFonts w:ascii="Arial" w:hAnsi="Arial" w:cs="Arial"/>
                <w:sz w:val="18"/>
                <w:szCs w:val="18"/>
                <w:lang w:val="en-US"/>
              </w:rPr>
            </w:pPr>
          </w:p>
        </w:tc>
      </w:tr>
    </w:tbl>
    <w:p w14:paraId="66468E39" w14:textId="77777777" w:rsidR="00C42AF3" w:rsidRPr="00C42AF3" w:rsidRDefault="00C42AF3" w:rsidP="00C42AF3">
      <w:pPr>
        <w:rPr>
          <w:lang w:val="en-US"/>
        </w:rPr>
      </w:pPr>
    </w:p>
    <w:p w14:paraId="775A4BC7" w14:textId="77777777" w:rsidR="0032683E" w:rsidRPr="0032683E" w:rsidRDefault="0032683E" w:rsidP="0032683E">
      <w:pPr>
        <w:spacing w:line="480" w:lineRule="auto"/>
        <w:ind w:left="720"/>
        <w:contextualSpacing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DA97BA3" w14:textId="48F38998" w:rsidR="0032683E" w:rsidRDefault="0032683E" w:rsidP="0032683E"/>
    <w:p w14:paraId="41F26323" w14:textId="0AD2042B" w:rsidR="006A3C98" w:rsidRDefault="006A3C98" w:rsidP="0032683E"/>
    <w:p w14:paraId="35F69FEB" w14:textId="5161B9FC" w:rsidR="006A3C98" w:rsidRDefault="006A3C98" w:rsidP="0032683E"/>
    <w:p w14:paraId="5479AD6F" w14:textId="77777777" w:rsidR="006A3C98" w:rsidRPr="006A3C98" w:rsidRDefault="006A3C98" w:rsidP="006A3C98">
      <w:pPr>
        <w:tabs>
          <w:tab w:val="num" w:pos="0"/>
        </w:tabs>
        <w:suppressAutoHyphens/>
        <w:spacing w:before="240" w:after="1680" w:line="480" w:lineRule="auto"/>
        <w:jc w:val="both"/>
        <w:outlineLvl w:val="0"/>
        <w:rPr>
          <w:rFonts w:ascii="Times New Roman" w:eastAsia="Times New Roman" w:hAnsi="Times New Roman" w:cs="Times New Roman"/>
          <w:b/>
          <w:bCs/>
          <w:sz w:val="44"/>
          <w:szCs w:val="28"/>
          <w:lang w:val="en-US" w:bidi="en-US"/>
        </w:rPr>
      </w:pPr>
      <w:bookmarkStart w:id="57" w:name="_Toc91797495"/>
      <w:bookmarkStart w:id="58" w:name="_Toc91797576"/>
      <w:bookmarkStart w:id="59" w:name="_Toc91799967"/>
      <w:bookmarkStart w:id="60" w:name="_Toc117429790"/>
      <w:r w:rsidRPr="006A3C98">
        <w:rPr>
          <w:rFonts w:ascii="Times New Roman" w:eastAsia="Times New Roman" w:hAnsi="Times New Roman" w:cs="Times New Roman"/>
          <w:b/>
          <w:bCs/>
          <w:sz w:val="44"/>
          <w:szCs w:val="28"/>
          <w:lang w:val="en-US" w:bidi="en-US"/>
        </w:rPr>
        <w:lastRenderedPageBreak/>
        <w:t xml:space="preserve">Daftar </w:t>
      </w:r>
      <w:proofErr w:type="spellStart"/>
      <w:r w:rsidRPr="006A3C98">
        <w:rPr>
          <w:rFonts w:ascii="Times New Roman" w:eastAsia="Times New Roman" w:hAnsi="Times New Roman" w:cs="Times New Roman"/>
          <w:b/>
          <w:bCs/>
          <w:sz w:val="44"/>
          <w:szCs w:val="28"/>
          <w:lang w:val="en-US" w:bidi="en-US"/>
        </w:rPr>
        <w:t>Acuan</w:t>
      </w:r>
      <w:bookmarkEnd w:id="57"/>
      <w:bookmarkEnd w:id="58"/>
      <w:bookmarkEnd w:id="59"/>
      <w:bookmarkEnd w:id="60"/>
      <w:proofErr w:type="spellEnd"/>
    </w:p>
    <w:p w14:paraId="5AFF4B92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6A3C98">
        <w:rPr>
          <w:lang w:val="en-US" w:bidi="en-US"/>
        </w:rPr>
        <w:fldChar w:fldCharType="begin" w:fldLock="1"/>
      </w:r>
      <w:r w:rsidRPr="006A3C98">
        <w:rPr>
          <w:lang w:val="en-US" w:bidi="en-US"/>
        </w:rPr>
        <w:instrText xml:space="preserve">ADDIN Mendeley Bibliography CSL_BIBLIOGRAPHY </w:instrText>
      </w:r>
      <w:r w:rsidRPr="006A3C98">
        <w:rPr>
          <w:lang w:val="en-US" w:bidi="en-US"/>
        </w:rPr>
        <w:fldChar w:fldCharType="separate"/>
      </w:r>
      <w:r w:rsidRPr="006A3C98">
        <w:rPr>
          <w:rFonts w:ascii="Calibri" w:hAnsi="Calibri" w:cs="Calibri"/>
          <w:noProof/>
          <w:szCs w:val="24"/>
        </w:rPr>
        <w:t xml:space="preserve">Julio, E., Pakereng, M. A. I., &amp; Artikel, I. (2021). Implementasi API Payment Gateway </w:t>
      </w:r>
      <w:r w:rsidRPr="006A3C98">
        <w:rPr>
          <w:rFonts w:ascii="Times New Roman" w:hAnsi="Times New Roman" w:cs="Times New Roman"/>
          <w:noProof/>
          <w:sz w:val="24"/>
          <w:szCs w:val="28"/>
        </w:rPr>
        <w:t xml:space="preserve">Menggunakan Arsitektur Microservice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8"/>
        </w:rPr>
        <w:t>JURNAL INFORMATIKA</w:t>
      </w:r>
      <w:r w:rsidRPr="006A3C98">
        <w:rPr>
          <w:rFonts w:ascii="Times New Roman" w:hAnsi="Times New Roman" w:cs="Times New Roman"/>
          <w:noProof/>
          <w:sz w:val="24"/>
          <w:szCs w:val="28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8"/>
        </w:rPr>
        <w:t>8</w:t>
      </w:r>
      <w:r w:rsidRPr="006A3C98">
        <w:rPr>
          <w:rFonts w:ascii="Times New Roman" w:hAnsi="Times New Roman" w:cs="Times New Roman"/>
          <w:noProof/>
          <w:sz w:val="24"/>
          <w:szCs w:val="28"/>
        </w:rPr>
        <w:t>(2). http://ejournal.bsi.ac.id/ejurnal/index.php/ji</w:t>
      </w:r>
    </w:p>
    <w:p w14:paraId="0F030E7D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6A3C98">
        <w:rPr>
          <w:rFonts w:ascii="Times New Roman" w:hAnsi="Times New Roman" w:cs="Times New Roman"/>
          <w:noProof/>
          <w:sz w:val="24"/>
          <w:szCs w:val="28"/>
        </w:rPr>
        <w:t xml:space="preserve">Pranata, B. A., Hijriani Dan, A., Junaidi, A., Komputer, J. I., Matematika, F., Pengetahuan, I., Universitas, A., Jl, L. S., Brodjonegoro, N., &amp; Lampung, B. (2018)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8"/>
        </w:rPr>
        <w:t>PERANCANGAN APPLICATION PROGRAMMING INTERFACE (API) BERBASIS WEB MENGGUNAKAN GAYA ARSITEKTUR REPRESENTATIONAL STATE TRANSFER (REST) UNTUK PENGEMBANGAN SISTEM INFORMASI ADMINISTRASI PASIEN KLINIK PERAWATAN KULIT</w:t>
      </w:r>
      <w:r w:rsidRPr="006A3C98">
        <w:rPr>
          <w:rFonts w:ascii="Times New Roman" w:hAnsi="Times New Roman" w:cs="Times New Roman"/>
          <w:noProof/>
          <w:sz w:val="24"/>
          <w:szCs w:val="28"/>
        </w:rPr>
        <w:t xml:space="preserve"> (Vol. 6, Issue 1).</w:t>
      </w:r>
    </w:p>
    <w:p w14:paraId="034F7AD9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6A3C98">
        <w:rPr>
          <w:rFonts w:ascii="Times New Roman" w:hAnsi="Times New Roman" w:cs="Times New Roman"/>
          <w:noProof/>
          <w:sz w:val="24"/>
          <w:szCs w:val="28"/>
        </w:rPr>
        <w:t xml:space="preserve">Putri, M. P., &amp; Effendi, H. (2018). Implementasi Metode Rapid Application Development Pada Website Service Guide “Waterfall Tour South Sumatera.” In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8"/>
        </w:rPr>
        <w:t>Jurnal SISFOKOM</w:t>
      </w:r>
      <w:r w:rsidRPr="006A3C98">
        <w:rPr>
          <w:rFonts w:ascii="Times New Roman" w:hAnsi="Times New Roman" w:cs="Times New Roman"/>
          <w:noProof/>
          <w:sz w:val="24"/>
          <w:szCs w:val="28"/>
        </w:rPr>
        <w:t xml:space="preserve"> (Vol. 07).</w:t>
      </w:r>
    </w:p>
    <w:p w14:paraId="1B289B78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6A3C98">
        <w:rPr>
          <w:rFonts w:ascii="Times New Roman" w:hAnsi="Times New Roman" w:cs="Times New Roman"/>
          <w:noProof/>
          <w:sz w:val="24"/>
          <w:szCs w:val="28"/>
        </w:rPr>
        <w:t xml:space="preserve">Rulloh, A., Mahmudah, D. E., &amp; Kabetta, H. (2017)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8"/>
        </w:rPr>
        <w:t>Implementasi REST API pada Aplikasi Panduan Kepaskibraan Berbasis Android</w:t>
      </w:r>
      <w:r w:rsidRPr="006A3C98">
        <w:rPr>
          <w:rFonts w:ascii="Times New Roman" w:hAnsi="Times New Roman" w:cs="Times New Roman"/>
          <w:noProof/>
          <w:sz w:val="24"/>
          <w:szCs w:val="28"/>
        </w:rPr>
        <w:t>.</w:t>
      </w:r>
    </w:p>
    <w:p w14:paraId="7FE10CC1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8"/>
        </w:rPr>
        <w:t xml:space="preserve">Sembara, S. (2020)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8"/>
        </w:rPr>
        <w:t>RANCANG BANGUN APPLICATION PROGRAMMING INTERFACE</w:t>
      </w:r>
      <w:r w:rsidRPr="006A3C98">
        <w:rPr>
          <w:rFonts w:ascii="Times New Roman" w:hAnsi="Times New Roman" w:cs="Times New Roman"/>
          <w:noProof/>
          <w:sz w:val="24"/>
          <w:szCs w:val="28"/>
        </w:rPr>
        <w:t>.</w:t>
      </w:r>
    </w:p>
    <w:p w14:paraId="77B347DD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 w:val="24"/>
          <w:lang w:val="en-US"/>
        </w:rPr>
      </w:pPr>
      <w:r w:rsidRPr="006A3C98">
        <w:rPr>
          <w:lang w:val="en-US" w:bidi="en-US"/>
        </w:rPr>
        <w:fldChar w:fldCharType="end"/>
      </w:r>
      <w:r w:rsidRPr="006A3C98">
        <w:rPr>
          <w:rFonts w:ascii="Times New Roman" w:hAnsi="Times New Roman" w:cs="Times New Roman"/>
          <w:sz w:val="24"/>
          <w:lang w:val="en-US"/>
        </w:rPr>
        <w:t xml:space="preserve"> </w:t>
      </w:r>
      <w:proofErr w:type="spellStart"/>
      <w:r w:rsidRPr="006A3C98">
        <w:rPr>
          <w:rFonts w:ascii="Times New Roman" w:hAnsi="Times New Roman" w:cs="Times New Roman"/>
          <w:sz w:val="24"/>
          <w:lang w:val="en-US"/>
        </w:rPr>
        <w:t>Abushama</w:t>
      </w:r>
      <w:proofErr w:type="spellEnd"/>
      <w:r w:rsidRPr="006A3C98">
        <w:rPr>
          <w:rFonts w:ascii="Times New Roman" w:hAnsi="Times New Roman" w:cs="Times New Roman"/>
          <w:sz w:val="24"/>
          <w:lang w:val="en-US"/>
        </w:rPr>
        <w:t xml:space="preserve">, H., M., </w:t>
      </w:r>
      <w:proofErr w:type="spellStart"/>
      <w:r w:rsidRPr="006A3C98">
        <w:rPr>
          <w:rFonts w:ascii="Times New Roman" w:hAnsi="Times New Roman" w:cs="Times New Roman"/>
          <w:sz w:val="24"/>
          <w:lang w:val="en-US"/>
        </w:rPr>
        <w:t>Alassam</w:t>
      </w:r>
      <w:proofErr w:type="spellEnd"/>
      <w:r w:rsidRPr="006A3C98">
        <w:rPr>
          <w:rFonts w:ascii="Times New Roman" w:hAnsi="Times New Roman" w:cs="Times New Roman"/>
          <w:sz w:val="24"/>
          <w:lang w:val="en-US"/>
        </w:rPr>
        <w:t xml:space="preserve">, H., A., &amp; </w:t>
      </w:r>
      <w:proofErr w:type="spellStart"/>
      <w:r w:rsidRPr="006A3C98">
        <w:rPr>
          <w:rFonts w:ascii="Times New Roman" w:hAnsi="Times New Roman" w:cs="Times New Roman"/>
          <w:sz w:val="24"/>
          <w:lang w:val="en-US"/>
        </w:rPr>
        <w:t>Elhaj</w:t>
      </w:r>
      <w:proofErr w:type="spellEnd"/>
      <w:r w:rsidRPr="006A3C98">
        <w:rPr>
          <w:rFonts w:ascii="Times New Roman" w:hAnsi="Times New Roman" w:cs="Times New Roman"/>
          <w:sz w:val="24"/>
          <w:lang w:val="en-US"/>
        </w:rPr>
        <w:t xml:space="preserve">, F., A. (2020). The effect of test Test-Driven Development and Behavior-Driven Development on Project Success Factors: A Systematic Literature Review Based Study. </w:t>
      </w:r>
      <w:r w:rsidRPr="006A3C98">
        <w:rPr>
          <w:rFonts w:ascii="Times New Roman" w:hAnsi="Times New Roman" w:cs="Times New Roman"/>
          <w:i/>
          <w:iCs/>
          <w:sz w:val="24"/>
          <w:lang w:val="en-US"/>
        </w:rPr>
        <w:t xml:space="preserve">2020 International Conference on Computer, Control, Electrical, and Electronics Engineering (ICCCEEE). </w:t>
      </w:r>
      <w:r w:rsidRPr="006A3C98">
        <w:rPr>
          <w:rFonts w:ascii="Times New Roman" w:hAnsi="Times New Roman" w:cs="Times New Roman"/>
          <w:sz w:val="24"/>
          <w:lang w:val="en-US"/>
        </w:rPr>
        <w:t>IEEE Xplore.</w:t>
      </w:r>
    </w:p>
    <w:p w14:paraId="33D8DDF3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jc w:val="both"/>
        <w:rPr>
          <w:rFonts w:ascii="Times New Roman" w:hAnsi="Times New Roman" w:cs="Times New Roman"/>
          <w:sz w:val="24"/>
        </w:rPr>
      </w:pPr>
      <w:r w:rsidRPr="006A3C98">
        <w:rPr>
          <w:rFonts w:ascii="Times New Roman" w:hAnsi="Times New Roman" w:cs="Times New Roman"/>
          <w:sz w:val="24"/>
        </w:rPr>
        <w:t>Beck, K. (2002). Test-Driven Development By Example. Addison Wesley. November.</w:t>
      </w:r>
      <w:r w:rsidRPr="006A3C98">
        <w:rPr>
          <w:sz w:val="24"/>
          <w:lang w:val="id-ID"/>
        </w:rPr>
        <w:fldChar w:fldCharType="begin" w:fldLock="1"/>
      </w:r>
      <w:r w:rsidRPr="006A3C98">
        <w:rPr>
          <w:sz w:val="24"/>
        </w:rPr>
        <w:instrText xml:space="preserve">ADDIN Mendeley Bibliography CSL_BIBLIOGRAPHY </w:instrText>
      </w:r>
      <w:r w:rsidRPr="006A3C98">
        <w:rPr>
          <w:sz w:val="24"/>
          <w:lang w:val="id-ID"/>
        </w:rPr>
        <w:fldChar w:fldCharType="separate"/>
      </w:r>
    </w:p>
    <w:p w14:paraId="21C78613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Buani, D. C. P. (2020). Penerapan Metode Rad Dalam Perancangan (Siremedi) Pada Klinik Halo Fisio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EVOLUSI : Jurnal Sains Dan Manajemen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8</w:t>
      </w:r>
      <w:r w:rsidRPr="006A3C98">
        <w:rPr>
          <w:rFonts w:ascii="Times New Roman" w:hAnsi="Times New Roman" w:cs="Times New Roman"/>
          <w:noProof/>
          <w:sz w:val="24"/>
          <w:szCs w:val="24"/>
        </w:rPr>
        <w:t>(1), 56–62. https://doi.org/10.31294/evolusi.v8i1.7539</w:t>
      </w:r>
    </w:p>
    <w:p w14:paraId="7E6F55B9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Hellmann, T. D., Hosseini-Khayat, A., &amp; Maurer, F. (2010). Supporting test-driven development of graphical user interfaces using agile interaction design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ICSTW 2010 - 3rd International Conference on Software Testing, Verification, and Validation Workshops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444–447. </w:t>
      </w:r>
      <w:r w:rsidRPr="006A3C98">
        <w:rPr>
          <w:rFonts w:ascii="Times New Roman" w:hAnsi="Times New Roman" w:cs="Times New Roman"/>
          <w:noProof/>
          <w:sz w:val="24"/>
          <w:szCs w:val="24"/>
        </w:rPr>
        <w:lastRenderedPageBreak/>
        <w:t>https://doi.org/10.1109/ICSTW.2010.35</w:t>
      </w:r>
    </w:p>
    <w:p w14:paraId="10389DB6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Jain, P., Sharma, A., &amp; Ahuja, L. (2018). The Impact of Agile Software Development Process on the Quality of Software Product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2018 7th International Conference on Reliability, Infocom Technologies and Optimization: Trends and Future Directions, ICRITO 2018</w:t>
      </w:r>
      <w:r w:rsidRPr="006A3C98">
        <w:rPr>
          <w:rFonts w:ascii="Times New Roman" w:hAnsi="Times New Roman" w:cs="Times New Roman"/>
          <w:noProof/>
          <w:sz w:val="24"/>
          <w:szCs w:val="24"/>
        </w:rPr>
        <w:t>, 812–815. https://doi.org/10.1109/ICRITO.2018.8748529</w:t>
      </w:r>
    </w:p>
    <w:p w14:paraId="6706FA33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Khan, W., Ahmad, W., Luo, B., &amp; Ahmed, E. (2019). SQL database with physical database tuning technique and NoSQL graph database comparisons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2019 IEEE 3rd Information Technology, Networking, Electronic and Automation Control Conference, ITNEC 2019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Itnec</w:t>
      </w:r>
      <w:r w:rsidRPr="006A3C98">
        <w:rPr>
          <w:rFonts w:ascii="Times New Roman" w:hAnsi="Times New Roman" w:cs="Times New Roman"/>
          <w:noProof/>
          <w:sz w:val="24"/>
          <w:szCs w:val="24"/>
        </w:rPr>
        <w:t>, 110–116. https://doi.org/10.1109/ITNEC.2019.8729264</w:t>
      </w:r>
    </w:p>
    <w:p w14:paraId="11B96161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Komalasari, N., Murad, D. F., Agustine, D., Irsan, M., Budiman, J., &amp; Fernando, E. (2018). Effect of education, performance, position and information technology competency of information systems to performance of information system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2018 International Seminar on Research of Information Technology and Intelligent Systems, ISRITI 2018</w:t>
      </w:r>
      <w:r w:rsidRPr="006A3C98">
        <w:rPr>
          <w:rFonts w:ascii="Times New Roman" w:hAnsi="Times New Roman" w:cs="Times New Roman"/>
          <w:noProof/>
          <w:sz w:val="24"/>
          <w:szCs w:val="24"/>
        </w:rPr>
        <w:t>, 221–226. https://doi.org/10.1109/ISRITI.2018.8864437</w:t>
      </w:r>
    </w:p>
    <w:p w14:paraId="0FD97A77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Kosasi, S., &amp; Eka Yuliani, I. D. A. (2015). Penerapan Rapid Application Development Pada Sistem Penjualan Sepeda Online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Simetris : Jurnal Teknik Mesin, Elektro Dan Ilmu Komputer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6A3C98">
        <w:rPr>
          <w:rFonts w:ascii="Times New Roman" w:hAnsi="Times New Roman" w:cs="Times New Roman"/>
          <w:noProof/>
          <w:sz w:val="24"/>
          <w:szCs w:val="24"/>
        </w:rPr>
        <w:t>(1), 27. https://doi.org/10.24176/simet.v6i1.234</w:t>
      </w:r>
    </w:p>
    <w:p w14:paraId="253BF1DC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Kyi, K. H., Lu, M., &amp; Li, X. (2016). Development of a user-friendly web-based rainfall-runoff model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Hydrological Research Letters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6A3C98">
        <w:rPr>
          <w:rFonts w:ascii="Times New Roman" w:hAnsi="Times New Roman" w:cs="Times New Roman"/>
          <w:noProof/>
          <w:sz w:val="24"/>
          <w:szCs w:val="24"/>
        </w:rPr>
        <w:t>(1), 8–14. https://doi.org/10.3178/hrl.10.8</w:t>
      </w:r>
    </w:p>
    <w:p w14:paraId="07BA5B78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Manuaba, I. B. K. (2019). Combination of test-driven development and behavior-driven development for improving backend testing performance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157</w:t>
      </w:r>
      <w:r w:rsidRPr="006A3C98">
        <w:rPr>
          <w:rFonts w:ascii="Times New Roman" w:hAnsi="Times New Roman" w:cs="Times New Roman"/>
          <w:noProof/>
          <w:sz w:val="24"/>
          <w:szCs w:val="24"/>
        </w:rPr>
        <w:t>, 79–86. https://doi.org/10.1016/j.procs.2019.08.144</w:t>
      </w:r>
    </w:p>
    <w:p w14:paraId="1353B634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Multazam, M. (2020). Perancangan User Interface dan User Experience pada Placeplus menggunakan pendekatan User Centered Design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Universitas Islam Indonesia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A3C98">
        <w:rPr>
          <w:rFonts w:ascii="Times New Roman" w:hAnsi="Times New Roman" w:cs="Times New Roman"/>
          <w:noProof/>
          <w:sz w:val="24"/>
          <w:szCs w:val="24"/>
        </w:rPr>
        <w:t>, 8.</w:t>
      </w:r>
    </w:p>
    <w:p w14:paraId="0D81B7CB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Nilawati, L., Sulastri, D., &amp; Yuningsih, Y. (2020). Penerapan Model Rapid Application Development Pada Perancangan Sistem Informasi Jasa Pengiriman Barang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Paradigma - Jurnal Komputer Dan Informatika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6A3C98">
        <w:rPr>
          <w:rFonts w:ascii="Times New Roman" w:hAnsi="Times New Roman" w:cs="Times New Roman"/>
          <w:noProof/>
          <w:sz w:val="24"/>
          <w:szCs w:val="24"/>
        </w:rPr>
        <w:t>(2), 197–204. https://doi.org/10.31294/p.v22i2.8314</w:t>
      </w:r>
    </w:p>
    <w:p w14:paraId="4474A47D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Parahita, R., Widiartha, I. B. K., &amp; Zubaidi, A. (2018). Sistem Informasi Perhotelan Berbasis Web Service, Studi Kasus Di Pulau Lombok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Journal of Computer Science and Informatics Engineering (J-Cosine)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A3C98">
        <w:rPr>
          <w:rFonts w:ascii="Times New Roman" w:hAnsi="Times New Roman" w:cs="Times New Roman"/>
          <w:noProof/>
          <w:sz w:val="24"/>
          <w:szCs w:val="24"/>
        </w:rPr>
        <w:t>(1), 46. https://doi.org/10.29303/jcosine.v1i1.21</w:t>
      </w:r>
    </w:p>
    <w:p w14:paraId="49D71CA9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rnia, D. S., Rifai, A., &amp; Rahmatullah, S. (2019). Penerapan Metode Waterfall dalam Perancangan Sistem Informasi Aplikasi Bantuan Sosial Berbasis Android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Sains Dan Teknologi 2019</w:t>
      </w:r>
      <w:r w:rsidRPr="006A3C98">
        <w:rPr>
          <w:rFonts w:ascii="Times New Roman" w:hAnsi="Times New Roman" w:cs="Times New Roman"/>
          <w:noProof/>
          <w:sz w:val="24"/>
          <w:szCs w:val="24"/>
        </w:rPr>
        <w:t>, 1–7.</w:t>
      </w:r>
    </w:p>
    <w:p w14:paraId="5C7363A6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Ramirez, M. O. G., De-La-Torre, M., &amp; Monsalve, C. (2019). Methodologies for the design of application frameworks: Systematic review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2019 8th International Conference on Software Process Improvement, CIMPS 2019 - Applications in Software Engineering</w:t>
      </w:r>
      <w:r w:rsidRPr="006A3C98">
        <w:rPr>
          <w:rFonts w:ascii="Times New Roman" w:hAnsi="Times New Roman" w:cs="Times New Roman"/>
          <w:noProof/>
          <w:sz w:val="24"/>
          <w:szCs w:val="24"/>
        </w:rPr>
        <w:t>. https://doi.org/10.1109/CIMPS49236.2019.9082427</w:t>
      </w:r>
    </w:p>
    <w:p w14:paraId="51C2B27E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Sneha, A., &amp; Pushpanjali M., C. (2016). Angular Js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Engineering Research,</w:t>
      </w: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7</w:t>
      </w:r>
      <w:r w:rsidRPr="006A3C98">
        <w:rPr>
          <w:rFonts w:ascii="Times New Roman" w:hAnsi="Times New Roman" w:cs="Times New Roman"/>
          <w:noProof/>
          <w:sz w:val="24"/>
          <w:szCs w:val="24"/>
        </w:rPr>
        <w:t>(2), 73–76. http://www.ijser.org/researchpaper/Angular-JS.pdf</w:t>
      </w:r>
    </w:p>
    <w:p w14:paraId="354667C9" w14:textId="77777777" w:rsidR="006A3C98" w:rsidRPr="006A3C98" w:rsidRDefault="006A3C98" w:rsidP="006A3C98">
      <w:pPr>
        <w:widowControl w:val="0"/>
        <w:autoSpaceDE w:val="0"/>
        <w:autoSpaceDN w:val="0"/>
        <w:adjustRightInd w:val="0"/>
        <w:spacing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A3C98">
        <w:rPr>
          <w:rFonts w:ascii="Times New Roman" w:hAnsi="Times New Roman" w:cs="Times New Roman"/>
          <w:noProof/>
          <w:sz w:val="24"/>
          <w:szCs w:val="24"/>
        </w:rPr>
        <w:t xml:space="preserve">Utomo, S. P., Alfiyah, N. H., Sani, Z. A., Hanafi, M., &amp; Primadewi, A. (2020). Informasi Terintegrasi Menggunakan FrameWork CodeIgniter. </w:t>
      </w:r>
      <w:r w:rsidRPr="006A3C98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Dinamika Informatika</w:t>
      </w:r>
      <w:r w:rsidRPr="006A3C98">
        <w:rPr>
          <w:rFonts w:ascii="Times New Roman" w:hAnsi="Times New Roman" w:cs="Times New Roman"/>
          <w:noProof/>
          <w:sz w:val="24"/>
          <w:szCs w:val="24"/>
        </w:rPr>
        <w:t>, 124–128.</w:t>
      </w:r>
      <w:r w:rsidRPr="006A3C98">
        <w:rPr>
          <w:sz w:val="24"/>
        </w:rPr>
        <w:fldChar w:fldCharType="end"/>
      </w:r>
    </w:p>
    <w:p w14:paraId="2D28DA8E" w14:textId="77777777" w:rsidR="006A3C98" w:rsidRPr="0032683E" w:rsidRDefault="006A3C98" w:rsidP="0032683E"/>
    <w:sectPr w:rsidR="006A3C98" w:rsidRPr="0032683E" w:rsidSect="0014576F">
      <w:headerReference w:type="default" r:id="rId24"/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5EEF75" w14:textId="77777777" w:rsidR="007A5938" w:rsidRDefault="007A5938">
      <w:pPr>
        <w:spacing w:after="0" w:line="240" w:lineRule="auto"/>
      </w:pPr>
      <w:r>
        <w:separator/>
      </w:r>
    </w:p>
  </w:endnote>
  <w:endnote w:type="continuationSeparator" w:id="0">
    <w:p w14:paraId="0E9E9155" w14:textId="77777777" w:rsidR="007A5938" w:rsidRDefault="007A593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2DF325" w14:textId="77777777" w:rsidR="00F3281B" w:rsidRDefault="00F3281B">
    <w:pPr>
      <w:pStyle w:val="Footer"/>
      <w:jc w:val="center"/>
    </w:pPr>
  </w:p>
  <w:p w14:paraId="11D59069" w14:textId="77777777" w:rsidR="00F3281B" w:rsidRDefault="00F3281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31F3FA" w14:textId="77777777" w:rsidR="00F3281B" w:rsidRDefault="00F3281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7FD165" w14:textId="77777777" w:rsidR="00F3281B" w:rsidRDefault="00F3281B">
    <w:pPr>
      <w:pStyle w:val="Footer"/>
      <w:jc w:val="center"/>
    </w:pPr>
  </w:p>
  <w:p w14:paraId="0B91070E" w14:textId="77777777" w:rsidR="00F3281B" w:rsidRDefault="00F3281B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738572" w14:textId="77777777" w:rsidR="0032683E" w:rsidRDefault="0032683E">
    <w:pPr>
      <w:pStyle w:val="Footer"/>
      <w:jc w:val="center"/>
    </w:pPr>
  </w:p>
  <w:p w14:paraId="06D332FF" w14:textId="77777777" w:rsidR="0032683E" w:rsidRDefault="0032683E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E2E962" w14:textId="77777777" w:rsidR="00C42AF3" w:rsidRDefault="00C42AF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A91249" w14:textId="77777777" w:rsidR="007A5938" w:rsidRDefault="007A5938">
      <w:pPr>
        <w:spacing w:after="0" w:line="240" w:lineRule="auto"/>
      </w:pPr>
      <w:r>
        <w:separator/>
      </w:r>
    </w:p>
  </w:footnote>
  <w:footnote w:type="continuationSeparator" w:id="0">
    <w:p w14:paraId="7D501F47" w14:textId="77777777" w:rsidR="007A5938" w:rsidRDefault="007A593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2D2A6" w14:textId="77777777" w:rsidR="00F3281B" w:rsidRDefault="00F3281B">
    <w:pPr>
      <w:pStyle w:val="Header"/>
      <w:jc w:val="right"/>
    </w:pPr>
  </w:p>
  <w:p w14:paraId="4C280963" w14:textId="77777777" w:rsidR="00F3281B" w:rsidRDefault="00F3281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62A492" w14:textId="77777777" w:rsidR="00F3281B" w:rsidRDefault="00F3281B" w:rsidP="00D26C0A">
    <w:pPr>
      <w:pStyle w:val="Header"/>
    </w:pPr>
  </w:p>
  <w:p w14:paraId="40501D47" w14:textId="77777777" w:rsidR="00F3281B" w:rsidRDefault="00F3281B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1E5D6D" w14:textId="77777777" w:rsidR="00F3281B" w:rsidRDefault="00F3281B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3C0AFA" w14:textId="77777777" w:rsidR="0032683E" w:rsidRDefault="0032683E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BA4715" w14:textId="77777777" w:rsidR="00C42AF3" w:rsidRDefault="00C42AF3">
    <w:pPr>
      <w:pStyle w:val="Header"/>
      <w:jc w:val="right"/>
    </w:pPr>
  </w:p>
  <w:p w14:paraId="3E45B065" w14:textId="77777777" w:rsidR="00C42AF3" w:rsidRDefault="00C42AF3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E7CA83" w14:textId="6AA039AC" w:rsidR="00F55276" w:rsidRDefault="00F55276" w:rsidP="0014576F">
    <w:pPr>
      <w:pStyle w:val="Header"/>
    </w:pPr>
  </w:p>
  <w:p w14:paraId="7250F5A1" w14:textId="77777777" w:rsidR="00F55276" w:rsidRDefault="00F5527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D508DD"/>
    <w:multiLevelType w:val="hybridMultilevel"/>
    <w:tmpl w:val="4E383E4E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2691ED6"/>
    <w:multiLevelType w:val="hybridMultilevel"/>
    <w:tmpl w:val="729680A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3D17C2"/>
    <w:multiLevelType w:val="hybridMultilevel"/>
    <w:tmpl w:val="EF68F42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EB0A69"/>
    <w:multiLevelType w:val="hybridMultilevel"/>
    <w:tmpl w:val="2ABA90E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969F2"/>
    <w:multiLevelType w:val="hybridMultilevel"/>
    <w:tmpl w:val="81AE665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4394722"/>
    <w:multiLevelType w:val="hybridMultilevel"/>
    <w:tmpl w:val="694CF3C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8020AC3"/>
    <w:multiLevelType w:val="hybridMultilevel"/>
    <w:tmpl w:val="7AD80E2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654740C"/>
    <w:multiLevelType w:val="hybridMultilevel"/>
    <w:tmpl w:val="77AEDE8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91E4D25"/>
    <w:multiLevelType w:val="hybridMultilevel"/>
    <w:tmpl w:val="7BAE2478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EA435A1"/>
    <w:multiLevelType w:val="hybridMultilevel"/>
    <w:tmpl w:val="2002736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7"/>
  </w:num>
  <w:num w:numId="5">
    <w:abstractNumId w:val="8"/>
  </w:num>
  <w:num w:numId="6">
    <w:abstractNumId w:val="2"/>
  </w:num>
  <w:num w:numId="7">
    <w:abstractNumId w:val="6"/>
  </w:num>
  <w:num w:numId="8">
    <w:abstractNumId w:val="1"/>
  </w:num>
  <w:num w:numId="9">
    <w:abstractNumId w:val="5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3281B"/>
    <w:rsid w:val="00140668"/>
    <w:rsid w:val="0014576F"/>
    <w:rsid w:val="00190CCD"/>
    <w:rsid w:val="001934C0"/>
    <w:rsid w:val="001B75EC"/>
    <w:rsid w:val="001B77B8"/>
    <w:rsid w:val="00275825"/>
    <w:rsid w:val="002E0002"/>
    <w:rsid w:val="0032340F"/>
    <w:rsid w:val="0032683E"/>
    <w:rsid w:val="00337620"/>
    <w:rsid w:val="00367BF7"/>
    <w:rsid w:val="003F78FF"/>
    <w:rsid w:val="003F7BEF"/>
    <w:rsid w:val="00481533"/>
    <w:rsid w:val="0049177F"/>
    <w:rsid w:val="004B7D6A"/>
    <w:rsid w:val="004D07D5"/>
    <w:rsid w:val="004F64EC"/>
    <w:rsid w:val="005249BC"/>
    <w:rsid w:val="005274B9"/>
    <w:rsid w:val="0055028A"/>
    <w:rsid w:val="005846BF"/>
    <w:rsid w:val="005A04BC"/>
    <w:rsid w:val="00623936"/>
    <w:rsid w:val="00642FB0"/>
    <w:rsid w:val="006458CD"/>
    <w:rsid w:val="00671F17"/>
    <w:rsid w:val="00693975"/>
    <w:rsid w:val="006A3C98"/>
    <w:rsid w:val="006B56FC"/>
    <w:rsid w:val="006C2E63"/>
    <w:rsid w:val="006F18D8"/>
    <w:rsid w:val="007306C7"/>
    <w:rsid w:val="007424BE"/>
    <w:rsid w:val="00765E2F"/>
    <w:rsid w:val="00766A66"/>
    <w:rsid w:val="007A5938"/>
    <w:rsid w:val="007A593C"/>
    <w:rsid w:val="007A6E6F"/>
    <w:rsid w:val="007D322C"/>
    <w:rsid w:val="007E0DE2"/>
    <w:rsid w:val="008171E0"/>
    <w:rsid w:val="00904BBE"/>
    <w:rsid w:val="0098041B"/>
    <w:rsid w:val="009A5C5E"/>
    <w:rsid w:val="009D2433"/>
    <w:rsid w:val="00A115D2"/>
    <w:rsid w:val="00A32BC1"/>
    <w:rsid w:val="00A46D75"/>
    <w:rsid w:val="00A702E4"/>
    <w:rsid w:val="00A95D08"/>
    <w:rsid w:val="00AA10A0"/>
    <w:rsid w:val="00AA1D0D"/>
    <w:rsid w:val="00AC2449"/>
    <w:rsid w:val="00AD2826"/>
    <w:rsid w:val="00AD4935"/>
    <w:rsid w:val="00B06C28"/>
    <w:rsid w:val="00B10614"/>
    <w:rsid w:val="00B11820"/>
    <w:rsid w:val="00B51A1E"/>
    <w:rsid w:val="00B87DB7"/>
    <w:rsid w:val="00BB37E6"/>
    <w:rsid w:val="00BB4888"/>
    <w:rsid w:val="00BF5030"/>
    <w:rsid w:val="00C15183"/>
    <w:rsid w:val="00C17FE6"/>
    <w:rsid w:val="00C308B2"/>
    <w:rsid w:val="00C42AF3"/>
    <w:rsid w:val="00C8784F"/>
    <w:rsid w:val="00CD72E2"/>
    <w:rsid w:val="00D35C5D"/>
    <w:rsid w:val="00D4505D"/>
    <w:rsid w:val="00D8515A"/>
    <w:rsid w:val="00D91529"/>
    <w:rsid w:val="00DA3072"/>
    <w:rsid w:val="00DD080E"/>
    <w:rsid w:val="00DD745B"/>
    <w:rsid w:val="00DF0581"/>
    <w:rsid w:val="00DF5A63"/>
    <w:rsid w:val="00E34AEF"/>
    <w:rsid w:val="00E54C91"/>
    <w:rsid w:val="00ED1CFA"/>
    <w:rsid w:val="00EF2F4D"/>
    <w:rsid w:val="00F3281B"/>
    <w:rsid w:val="00F55276"/>
    <w:rsid w:val="00FF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70EC11E"/>
  <w15:chartTrackingRefBased/>
  <w15:docId w15:val="{F32E30AD-312D-4E24-9E75-B3DA741AB1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3281B"/>
    <w:pPr>
      <w:tabs>
        <w:tab w:val="num" w:pos="0"/>
      </w:tabs>
      <w:suppressAutoHyphens/>
      <w:spacing w:after="1680" w:line="480" w:lineRule="auto"/>
      <w:jc w:val="both"/>
      <w:outlineLvl w:val="0"/>
    </w:pPr>
    <w:rPr>
      <w:rFonts w:ascii="Times New Roman" w:eastAsia="Times New Roman" w:hAnsi="Times New Roman" w:cs="Times New Roman"/>
      <w:b/>
      <w:bCs/>
      <w:sz w:val="44"/>
      <w:szCs w:val="28"/>
      <w:lang w:val="en-US"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281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90CC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F3281B"/>
    <w:rPr>
      <w:rFonts w:ascii="Times New Roman" w:eastAsia="Times New Roman" w:hAnsi="Times New Roman" w:cs="Times New Roman"/>
      <w:b/>
      <w:bCs/>
      <w:sz w:val="44"/>
      <w:szCs w:val="28"/>
      <w:lang w:val="en-US" w:bidi="en-US"/>
    </w:rPr>
  </w:style>
  <w:style w:type="character" w:customStyle="1" w:styleId="Heading2Char">
    <w:name w:val="Heading 2 Char"/>
    <w:basedOn w:val="DefaultParagraphFont"/>
    <w:link w:val="Heading2"/>
    <w:uiPriority w:val="9"/>
    <w:rsid w:val="00F3281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F3281B"/>
    <w:pPr>
      <w:ind w:left="720"/>
      <w:contextualSpacing/>
    </w:pPr>
  </w:style>
  <w:style w:type="paragraph" w:styleId="Caption">
    <w:name w:val="caption"/>
    <w:basedOn w:val="Normal"/>
    <w:qFormat/>
    <w:rsid w:val="00F3281B"/>
    <w:pPr>
      <w:suppressLineNumbers/>
      <w:suppressAutoHyphens/>
      <w:spacing w:after="0" w:line="360" w:lineRule="auto"/>
      <w:jc w:val="center"/>
    </w:pPr>
    <w:rPr>
      <w:rFonts w:ascii="Times New Roman" w:eastAsia="Times New Roman" w:hAnsi="Times New Roman" w:cs="Tahoma"/>
      <w:b/>
      <w:iCs/>
      <w:sz w:val="28"/>
      <w:szCs w:val="24"/>
      <w:lang w:val="en-US" w:bidi="en-US"/>
    </w:rPr>
  </w:style>
  <w:style w:type="character" w:styleId="Strong">
    <w:name w:val="Strong"/>
    <w:uiPriority w:val="22"/>
    <w:qFormat/>
    <w:rsid w:val="00F3281B"/>
    <w:rPr>
      <w:rFonts w:ascii="Times New Roman" w:hAnsi="Times New Roman"/>
      <w:b/>
      <w:bCs/>
      <w:sz w:val="28"/>
    </w:rPr>
  </w:style>
  <w:style w:type="paragraph" w:styleId="TOC1">
    <w:name w:val="toc 1"/>
    <w:basedOn w:val="Normal"/>
    <w:next w:val="Normal"/>
    <w:autoRedefine/>
    <w:uiPriority w:val="39"/>
    <w:unhideWhenUsed/>
    <w:rsid w:val="00F3281B"/>
    <w:pPr>
      <w:tabs>
        <w:tab w:val="right" w:leader="dot" w:pos="8263"/>
      </w:tabs>
      <w:spacing w:after="100" w:line="480" w:lineRule="auto"/>
    </w:pPr>
    <w:rPr>
      <w:rFonts w:ascii="Times New Roman" w:hAnsi="Times New Roman" w:cs="Times New Roman"/>
      <w:b/>
      <w:bCs/>
      <w:noProof/>
      <w:sz w:val="24"/>
      <w:szCs w:val="24"/>
      <w:lang w:bidi="en-US"/>
    </w:rPr>
  </w:style>
  <w:style w:type="paragraph" w:styleId="TOC2">
    <w:name w:val="toc 2"/>
    <w:basedOn w:val="Normal"/>
    <w:next w:val="Normal"/>
    <w:autoRedefine/>
    <w:uiPriority w:val="39"/>
    <w:unhideWhenUsed/>
    <w:rsid w:val="00F3281B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3281B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F3281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F3281B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F328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281B"/>
  </w:style>
  <w:style w:type="paragraph" w:styleId="Footer">
    <w:name w:val="footer"/>
    <w:basedOn w:val="Normal"/>
    <w:link w:val="FooterChar"/>
    <w:uiPriority w:val="99"/>
    <w:unhideWhenUsed/>
    <w:rsid w:val="00F3281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281B"/>
  </w:style>
  <w:style w:type="character" w:customStyle="1" w:styleId="Heading3Char">
    <w:name w:val="Heading 3 Char"/>
    <w:basedOn w:val="DefaultParagraphFont"/>
    <w:link w:val="Heading3"/>
    <w:uiPriority w:val="9"/>
    <w:rsid w:val="00190CC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32683E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D35C5D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C42AF3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eader" Target="header5.xml"/><Relationship Id="rId7" Type="http://schemas.openxmlformats.org/officeDocument/2006/relationships/image" Target="media/image1.png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4.png"/><Relationship Id="rId20" Type="http://schemas.openxmlformats.org/officeDocument/2006/relationships/footer" Target="footer4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24" Type="http://schemas.openxmlformats.org/officeDocument/2006/relationships/header" Target="header6.xml"/><Relationship Id="rId5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7.png"/><Relationship Id="rId10" Type="http://schemas.openxmlformats.org/officeDocument/2006/relationships/header" Target="header2.xml"/><Relationship Id="rId19" Type="http://schemas.openxmlformats.org/officeDocument/2006/relationships/header" Target="header4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image" Target="media/image2.png"/><Relationship Id="rId22" Type="http://schemas.openxmlformats.org/officeDocument/2006/relationships/footer" Target="footer5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1</TotalTime>
  <Pages>46</Pages>
  <Words>7526</Words>
  <Characters>42901</Characters>
  <Application>Microsoft Office Word</Application>
  <DocSecurity>0</DocSecurity>
  <Lines>357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 faqri</dc:creator>
  <cp:keywords/>
  <dc:description/>
  <cp:lastModifiedBy>rui faqri</cp:lastModifiedBy>
  <cp:revision>64</cp:revision>
  <dcterms:created xsi:type="dcterms:W3CDTF">2022-11-10T08:43:00Z</dcterms:created>
  <dcterms:modified xsi:type="dcterms:W3CDTF">2022-12-16T13:18:00Z</dcterms:modified>
</cp:coreProperties>
</file>